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879311" w14:textId="46965F63" w:rsidR="218233DD" w:rsidRPr="00E56DAA" w:rsidRDefault="6A244AAC" w:rsidP="00E56DAA">
      <w:pPr>
        <w:rPr>
          <w:b/>
          <w:bCs/>
          <w:sz w:val="28"/>
          <w:szCs w:val="28"/>
        </w:rPr>
      </w:pPr>
      <w:r w:rsidRPr="00E56DAA">
        <w:rPr>
          <w:b/>
          <w:bCs/>
          <w:sz w:val="28"/>
          <w:szCs w:val="28"/>
        </w:rPr>
        <w:t>Titelblad</w:t>
      </w:r>
    </w:p>
    <w:p w14:paraId="14A922F8" w14:textId="3315EAD5" w:rsidR="3C329839" w:rsidRDefault="3C329839" w:rsidP="3C329839">
      <w:pPr>
        <w:rPr>
          <w:b/>
        </w:rPr>
      </w:pPr>
      <w:r w:rsidRPr="1302B670">
        <w:rPr>
          <w:b/>
        </w:rPr>
        <w:t>Om opgaven må offentliggøres eller ej</w:t>
      </w:r>
    </w:p>
    <w:p w14:paraId="5A629176" w14:textId="6C4511E2" w:rsidR="449DCC40" w:rsidRDefault="6E7BAFC4" w:rsidP="449DCC40">
      <w:pPr>
        <w:rPr>
          <w:b/>
          <w:bCs/>
        </w:rPr>
      </w:pPr>
      <w:r>
        <w:t xml:space="preserve">Opgaven må gerne </w:t>
      </w:r>
      <w:r w:rsidR="2DF9AEEF">
        <w:t>offentliggøres</w:t>
      </w:r>
    </w:p>
    <w:p w14:paraId="025232F0" w14:textId="47A4A000" w:rsidR="3C329839" w:rsidRDefault="3C329839" w:rsidP="3C329839">
      <w:pPr>
        <w:rPr>
          <w:b/>
        </w:rPr>
      </w:pPr>
      <w:r w:rsidRPr="1302B670">
        <w:rPr>
          <w:b/>
        </w:rPr>
        <w:t>Uddannelsesstedets samt uddannelsens navn</w:t>
      </w:r>
    </w:p>
    <w:p w14:paraId="2C34E87B" w14:textId="2479A767" w:rsidR="165D3C1F" w:rsidRDefault="1051DB63" w:rsidP="165D3C1F">
      <w:pPr>
        <w:rPr>
          <w:b/>
          <w:bCs/>
        </w:rPr>
      </w:pPr>
      <w:r>
        <w:t xml:space="preserve">Erhvervsakademi Aarhus, </w:t>
      </w:r>
      <w:r w:rsidR="55436C93">
        <w:t xml:space="preserve">Multimediedesigner </w:t>
      </w:r>
    </w:p>
    <w:p w14:paraId="50F6DF47" w14:textId="50BE662F" w:rsidR="3C329839" w:rsidRDefault="3C329839" w:rsidP="3C329839">
      <w:pPr>
        <w:rPr>
          <w:b/>
        </w:rPr>
      </w:pPr>
      <w:r w:rsidRPr="1302B670">
        <w:rPr>
          <w:b/>
        </w:rPr>
        <w:t>Navnet på den aflagte prøve</w:t>
      </w:r>
    </w:p>
    <w:p w14:paraId="3963FE51" w14:textId="11D0D326" w:rsidR="38EF4B4B" w:rsidRDefault="6C220397" w:rsidP="38EF4B4B">
      <w:r>
        <w:t>Eksamensprojekt</w:t>
      </w:r>
      <w:r w:rsidR="226E0A45">
        <w:t xml:space="preserve"> </w:t>
      </w:r>
      <w:r w:rsidR="4CB820BE">
        <w:t>2. semester</w:t>
      </w:r>
    </w:p>
    <w:p w14:paraId="12E67849" w14:textId="00BFA28A" w:rsidR="3C329839" w:rsidRDefault="3C329839" w:rsidP="3C329839">
      <w:pPr>
        <w:rPr>
          <w:b/>
        </w:rPr>
      </w:pPr>
      <w:r w:rsidRPr="1302B670">
        <w:rPr>
          <w:b/>
        </w:rPr>
        <w:t>Projektets titel på dansk</w:t>
      </w:r>
    </w:p>
    <w:p w14:paraId="424991A4" w14:textId="1DB254C2" w:rsidR="07BD0E71" w:rsidRDefault="1C3B6D83" w:rsidP="07BD0E71">
      <w:r>
        <w:t xml:space="preserve">Egypten – besat af </w:t>
      </w:r>
      <w:r w:rsidR="7E9F4FBF">
        <w:t>livet</w:t>
      </w:r>
    </w:p>
    <w:p w14:paraId="641846BD" w14:textId="1E17EEBC" w:rsidR="3C329839" w:rsidRDefault="3C329839" w:rsidP="3C329839">
      <w:pPr>
        <w:rPr>
          <w:b/>
        </w:rPr>
      </w:pPr>
      <w:r w:rsidRPr="0FAB618C">
        <w:rPr>
          <w:b/>
        </w:rPr>
        <w:t>Gruppens fulde navn(e)</w:t>
      </w:r>
    </w:p>
    <w:p w14:paraId="6EB877A8" w14:textId="7869ECA3" w:rsidR="41229555" w:rsidRDefault="41229555" w:rsidP="776D6D12">
      <w:pPr>
        <w:pStyle w:val="Listeafsnit"/>
        <w:numPr>
          <w:ilvl w:val="0"/>
          <w:numId w:val="2"/>
        </w:numPr>
      </w:pPr>
      <w:r>
        <w:t>Charlotte Xenia Nørgaard</w:t>
      </w:r>
      <w:r w:rsidR="19134130">
        <w:t xml:space="preserve"> </w:t>
      </w:r>
      <w:r>
        <w:t>(eaa22cxn)</w:t>
      </w:r>
    </w:p>
    <w:p w14:paraId="12E50A3D" w14:textId="33FC99CD" w:rsidR="41229555" w:rsidRDefault="41229555" w:rsidP="776D6D12">
      <w:pPr>
        <w:pStyle w:val="Listeafsnit"/>
        <w:numPr>
          <w:ilvl w:val="0"/>
          <w:numId w:val="2"/>
        </w:numPr>
      </w:pPr>
      <w:r>
        <w:t>Julie Lykke Kaihøj Sloth Nielsen</w:t>
      </w:r>
      <w:r w:rsidR="6AFC191E">
        <w:t xml:space="preserve"> </w:t>
      </w:r>
      <w:r>
        <w:t>(eaa22jlksn)</w:t>
      </w:r>
    </w:p>
    <w:p w14:paraId="49A7D3AD" w14:textId="5825EDDC" w:rsidR="41229555" w:rsidRDefault="41229555" w:rsidP="776D6D12">
      <w:pPr>
        <w:pStyle w:val="Listeafsnit"/>
        <w:numPr>
          <w:ilvl w:val="0"/>
          <w:numId w:val="2"/>
        </w:numPr>
      </w:pPr>
      <w:r>
        <w:t>Mads Als Andersen</w:t>
      </w:r>
      <w:r w:rsidR="522CAEE3">
        <w:t xml:space="preserve"> </w:t>
      </w:r>
      <w:r>
        <w:t>(eaa22maa)</w:t>
      </w:r>
    </w:p>
    <w:p w14:paraId="0DF3CB23" w14:textId="2C23D055" w:rsidR="1D8B885F" w:rsidRDefault="41229555" w:rsidP="776D6D12">
      <w:pPr>
        <w:pStyle w:val="Listeafsnit"/>
        <w:numPr>
          <w:ilvl w:val="0"/>
          <w:numId w:val="2"/>
        </w:numPr>
      </w:pPr>
      <w:r>
        <w:t xml:space="preserve">Safa </w:t>
      </w:r>
      <w:proofErr w:type="spellStart"/>
      <w:r>
        <w:t>Daoudi</w:t>
      </w:r>
      <w:proofErr w:type="spellEnd"/>
      <w:r w:rsidR="205728FD">
        <w:t xml:space="preserve"> </w:t>
      </w:r>
      <w:r>
        <w:t>(</w:t>
      </w:r>
      <w:proofErr w:type="spellStart"/>
      <w:r>
        <w:t>eaasdao</w:t>
      </w:r>
      <w:proofErr w:type="spellEnd"/>
      <w:r>
        <w:t>)</w:t>
      </w:r>
    </w:p>
    <w:p w14:paraId="5E0CC614" w14:textId="308FCF4C" w:rsidR="3C329839" w:rsidRDefault="3C329839" w:rsidP="3C329839">
      <w:pPr>
        <w:rPr>
          <w:b/>
        </w:rPr>
      </w:pPr>
      <w:r w:rsidRPr="1302B670">
        <w:rPr>
          <w:b/>
        </w:rPr>
        <w:t>Vejlederes navne</w:t>
      </w:r>
    </w:p>
    <w:p w14:paraId="696D7B5E" w14:textId="0494CE91" w:rsidR="2183959E" w:rsidRDefault="15810DF2" w:rsidP="5E964822">
      <w:pPr>
        <w:pStyle w:val="Listeafsnit"/>
        <w:numPr>
          <w:ilvl w:val="0"/>
          <w:numId w:val="1"/>
        </w:numPr>
      </w:pPr>
      <w:r>
        <w:t xml:space="preserve">Hanne Skjærlund </w:t>
      </w:r>
      <w:r w:rsidR="283607A9">
        <w:t>Andersen</w:t>
      </w:r>
    </w:p>
    <w:p w14:paraId="526EE861" w14:textId="478B6D99" w:rsidR="469C804F" w:rsidRDefault="6B759573" w:rsidP="5E964822">
      <w:pPr>
        <w:pStyle w:val="Listeafsnit"/>
        <w:numPr>
          <w:ilvl w:val="0"/>
          <w:numId w:val="1"/>
        </w:numPr>
      </w:pPr>
      <w:r>
        <w:t xml:space="preserve">Christinna </w:t>
      </w:r>
      <w:r w:rsidR="6295DD45">
        <w:t>Jacobsen</w:t>
      </w:r>
    </w:p>
    <w:p w14:paraId="5F5D0D36" w14:textId="42AED800" w:rsidR="6B759573" w:rsidRDefault="3331FCF9" w:rsidP="5E964822">
      <w:pPr>
        <w:pStyle w:val="Listeafsnit"/>
        <w:numPr>
          <w:ilvl w:val="0"/>
          <w:numId w:val="1"/>
        </w:numPr>
      </w:pPr>
      <w:r>
        <w:t>Andreas</w:t>
      </w:r>
      <w:r w:rsidR="70A39912">
        <w:t xml:space="preserve"> </w:t>
      </w:r>
      <w:r w:rsidR="3455B2C6">
        <w:t xml:space="preserve">Kure </w:t>
      </w:r>
      <w:r w:rsidR="28717D7B">
        <w:t>Thorngreen</w:t>
      </w:r>
    </w:p>
    <w:p w14:paraId="67968E24" w14:textId="41C58DED" w:rsidR="3C329839" w:rsidRDefault="3C329839" w:rsidP="3C329839">
      <w:pPr>
        <w:rPr>
          <w:b/>
        </w:rPr>
      </w:pPr>
      <w:r w:rsidRPr="1302B670">
        <w:rPr>
          <w:b/>
        </w:rPr>
        <w:t xml:space="preserve">Navnet på evt. </w:t>
      </w:r>
      <w:r w:rsidR="65409AD1" w:rsidRPr="65409AD1">
        <w:rPr>
          <w:b/>
          <w:bCs/>
        </w:rPr>
        <w:t>Virksomhed</w:t>
      </w:r>
      <w:r w:rsidRPr="1302B670">
        <w:rPr>
          <w:b/>
        </w:rPr>
        <w:t>/organisation</w:t>
      </w:r>
    </w:p>
    <w:p w14:paraId="1910F7D2" w14:textId="73553B94" w:rsidR="65409AD1" w:rsidRDefault="0AEF852F" w:rsidP="65409AD1">
      <w:r>
        <w:t>Moesgaard Museum</w:t>
      </w:r>
    </w:p>
    <w:p w14:paraId="400C8D1C" w14:textId="54CED23E" w:rsidR="3C329839" w:rsidRDefault="3C329839" w:rsidP="3C329839">
      <w:pPr>
        <w:rPr>
          <w:b/>
        </w:rPr>
      </w:pPr>
      <w:r w:rsidRPr="1302B670">
        <w:rPr>
          <w:b/>
        </w:rPr>
        <w:t xml:space="preserve">Projektperioden inkl. </w:t>
      </w:r>
      <w:r w:rsidR="380C9159" w:rsidRPr="380C9159">
        <w:rPr>
          <w:b/>
          <w:bCs/>
        </w:rPr>
        <w:t>Årstal</w:t>
      </w:r>
    </w:p>
    <w:p w14:paraId="4D0BAC63" w14:textId="4C7720EE" w:rsidR="380C9159" w:rsidRDefault="20BC6B86" w:rsidP="380C9159">
      <w:r>
        <w:t>21</w:t>
      </w:r>
      <w:r w:rsidR="4F7D02C6">
        <w:t>/</w:t>
      </w:r>
      <w:r w:rsidR="75FF31AB">
        <w:t>11</w:t>
      </w:r>
      <w:r w:rsidR="1FB869DB">
        <w:t>-</w:t>
      </w:r>
      <w:r w:rsidR="4E79011B">
        <w:t xml:space="preserve"> </w:t>
      </w:r>
      <w:r w:rsidR="04C507C9">
        <w:t>18/12</w:t>
      </w:r>
      <w:r w:rsidR="2CD29586">
        <w:t xml:space="preserve"> 2023</w:t>
      </w:r>
    </w:p>
    <w:p w14:paraId="69F83758" w14:textId="3B43CB0E" w:rsidR="3C329839" w:rsidRDefault="6F98A6FB" w:rsidP="3C329839">
      <w:pPr>
        <w:rPr>
          <w:b/>
        </w:rPr>
      </w:pPr>
      <w:r w:rsidRPr="6F98A6FB">
        <w:rPr>
          <w:b/>
          <w:bCs/>
        </w:rPr>
        <w:t>Upload-adresse</w:t>
      </w:r>
    </w:p>
    <w:p w14:paraId="36E14AEA" w14:textId="3F7E8A0E" w:rsidR="77667CA6" w:rsidRDefault="77667CA6" w:rsidP="77667CA6">
      <w:pPr>
        <w:rPr>
          <w:b/>
          <w:bCs/>
        </w:rPr>
      </w:pPr>
      <w:r w:rsidRPr="77667CA6">
        <w:rPr>
          <w:b/>
          <w:bCs/>
        </w:rPr>
        <w:t xml:space="preserve">Link til </w:t>
      </w:r>
      <w:proofErr w:type="spellStart"/>
      <w:r w:rsidRPr="77667CA6">
        <w:rPr>
          <w:b/>
          <w:bCs/>
        </w:rPr>
        <w:t>Github</w:t>
      </w:r>
      <w:proofErr w:type="spellEnd"/>
      <w:r w:rsidRPr="77667CA6">
        <w:rPr>
          <w:b/>
          <w:bCs/>
        </w:rPr>
        <w:t xml:space="preserve"> </w:t>
      </w:r>
    </w:p>
    <w:p w14:paraId="4873FBFA" w14:textId="766D7796" w:rsidR="54BAE076" w:rsidRDefault="54D89B5F" w:rsidP="54BAE076">
      <w:r>
        <w:t>https://github.com/CharlotteXenia/moesgaard</w:t>
      </w:r>
    </w:p>
    <w:p w14:paraId="78690EC8" w14:textId="28C56221" w:rsidR="3C329839" w:rsidRDefault="21B09320" w:rsidP="3C329839">
      <w:pPr>
        <w:rPr>
          <w:b/>
        </w:rPr>
      </w:pPr>
      <w:r w:rsidRPr="21B09320">
        <w:rPr>
          <w:b/>
          <w:bCs/>
        </w:rPr>
        <w:t>Link til video</w:t>
      </w:r>
    </w:p>
    <w:p w14:paraId="20F11443" w14:textId="54676DA2" w:rsidR="6A244AAC" w:rsidRDefault="3C329839" w:rsidP="6A244AAC">
      <w:pPr>
        <w:rPr>
          <w:b/>
        </w:rPr>
      </w:pPr>
      <w:r w:rsidRPr="1302B670">
        <w:rPr>
          <w:b/>
        </w:rPr>
        <w:t>Antal normalsider</w:t>
      </w:r>
    </w:p>
    <w:p w14:paraId="128F35C5" w14:textId="323D2548" w:rsidR="45291AE4" w:rsidRDefault="45291AE4">
      <w:r>
        <w:br w:type="page"/>
      </w:r>
    </w:p>
    <w:p w14:paraId="34F42E93" w14:textId="44308C3E" w:rsidR="45291AE4" w:rsidRDefault="45291AE4" w:rsidP="45291AE4"/>
    <w:sdt>
      <w:sdtPr>
        <w:rPr>
          <w:rFonts w:eastAsiaTheme="minorHAnsi"/>
          <w:kern w:val="2"/>
          <w:lang w:eastAsia="en-US"/>
          <w14:ligatures w14:val="standardContextual"/>
        </w:rPr>
        <w:id w:val="1890222416"/>
        <w:docPartObj>
          <w:docPartGallery w:val="Cover Pages"/>
          <w:docPartUnique/>
        </w:docPartObj>
      </w:sdtPr>
      <w:sdtContent>
        <w:p w14:paraId="38442978" w14:textId="4247A653" w:rsidR="218233DD" w:rsidRDefault="218233DD" w:rsidP="218233DD">
          <w:pPr>
            <w:pStyle w:val="Ingenafstand"/>
          </w:pPr>
        </w:p>
        <w:p w14:paraId="3A292C6B" w14:textId="56348C14" w:rsidR="001876C7" w:rsidRDefault="00236ECF" w:rsidP="00F36D31"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8240" behindDoc="0" locked="0" layoutInCell="1" allowOverlap="1" wp14:anchorId="1869E2AB" wp14:editId="7D8B2288">
                    <wp:simplePos x="0" y="0"/>
                    <wp:positionH relativeFrom="column">
                      <wp:posOffset>501650</wp:posOffset>
                    </wp:positionH>
                    <wp:positionV relativeFrom="paragraph">
                      <wp:posOffset>2800894</wp:posOffset>
                    </wp:positionV>
                    <wp:extent cx="5100955" cy="1199515"/>
                    <wp:effectExtent l="0" t="0" r="4445" b="635"/>
                    <wp:wrapNone/>
                    <wp:docPr id="756797474" name="Gruppe 756797474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5100955" cy="1199515"/>
                              <a:chOff x="0" y="0"/>
                              <a:chExt cx="5100955" cy="1199515"/>
                            </a:xfrm>
                          </wpg:grpSpPr>
                          <wps:wsp>
                            <wps:cNvPr id="1" name="Tekstfelt 1"/>
                            <wps:cNvSpPr txBox="1"/>
                            <wps:spPr>
                              <a:xfrm>
                                <a:off x="0" y="0"/>
                                <a:ext cx="5100955" cy="1058779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1976479" w14:textId="27AA8E24" w:rsidR="005F7C5D" w:rsidRDefault="00000000" w:rsidP="00827544">
                                  <w:pPr>
                                    <w:pStyle w:val="Ingenafstand"/>
                                    <w:jc w:val="center"/>
                                    <w:rPr>
                                      <w:rFonts w:asciiTheme="majorHAnsi" w:eastAsiaTheme="majorEastAsia" w:hAnsiTheme="majorHAnsi" w:cstheme="majorBidi"/>
                                      <w:color w:val="262626" w:themeColor="text1" w:themeTint="D9"/>
                                      <w:sz w:val="72"/>
                                    </w:rPr>
                                  </w:pPr>
                                  <w:sdt>
                                    <w:sdtPr>
                                      <w:rPr>
                                        <w:rFonts w:asciiTheme="majorHAnsi" w:eastAsiaTheme="majorEastAsia" w:hAnsiTheme="majorHAnsi" w:cstheme="majorBidi"/>
                                        <w:color w:val="262626" w:themeColor="text1" w:themeTint="D9"/>
                                        <w:sz w:val="72"/>
                                        <w:szCs w:val="72"/>
                                      </w:rPr>
                                      <w:alias w:val="Titel"/>
                                      <w:tag w:val=""/>
                                      <w:id w:val="-705018352"/>
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<w:text/>
                                    </w:sdtPr>
                                    <w:sdtContent>
                                      <w:r w:rsidR="005F7C5D">
                                        <w:rPr>
                                          <w:rFonts w:asciiTheme="majorHAnsi" w:eastAsiaTheme="majorEastAsia" w:hAnsiTheme="majorHAnsi" w:cstheme="majorBidi"/>
                                          <w:color w:val="262626" w:themeColor="text1" w:themeTint="D9"/>
                                          <w:sz w:val="72"/>
                                          <w:szCs w:val="72"/>
                                        </w:rPr>
                                        <w:t>Egypten – besat af Livet</w:t>
                                      </w:r>
                                    </w:sdtContent>
                                  </w:sdt>
                                </w:p>
                                <w:p w14:paraId="07F652A6" w14:textId="5B14BF12" w:rsidR="005F7C5D" w:rsidRPr="00E65AB6" w:rsidRDefault="00000000" w:rsidP="00E65AB6">
                                  <w:pPr>
                                    <w:spacing w:before="120"/>
                                    <w:jc w:val="center"/>
                                    <w:rPr>
                                      <w:color w:val="404040" w:themeColor="text1" w:themeTint="BF"/>
                                      <w:sz w:val="36"/>
                                      <w:szCs w:val="36"/>
                                    </w:rPr>
                                  </w:pPr>
                                  <w:sdt>
                                    <w:sdtPr>
                                      <w:rPr>
                                        <w:color w:val="404040" w:themeColor="text1" w:themeTint="BF"/>
                                        <w:sz w:val="36"/>
                                        <w:szCs w:val="36"/>
                                      </w:rPr>
                                      <w:alias w:val="Undertitel"/>
                                      <w:tag w:val=""/>
                                      <w:id w:val="-1148361611"/>
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<w:text/>
                                    </w:sdtPr>
                                    <w:sdtContent>
                                      <w:r w:rsidR="00E65AB6">
                                        <w:rPr>
                                          <w:color w:val="404040" w:themeColor="text1" w:themeTint="BF"/>
                                          <w:sz w:val="36"/>
                                          <w:szCs w:val="36"/>
                                        </w:rPr>
                                        <w:t xml:space="preserve">- </w:t>
                                      </w:r>
                                      <w:r w:rsidR="00370306" w:rsidRPr="00E65AB6">
                                        <w:rPr>
                                          <w:color w:val="404040" w:themeColor="text1" w:themeTint="BF"/>
                                          <w:sz w:val="36"/>
                                          <w:szCs w:val="36"/>
                                        </w:rPr>
                                        <w:t>e</w:t>
                                      </w:r>
                                      <w:r w:rsidR="005F7C5D" w:rsidRPr="00E65AB6">
                                        <w:rPr>
                                          <w:color w:val="404040" w:themeColor="text1" w:themeTint="BF"/>
                                          <w:sz w:val="36"/>
                                          <w:szCs w:val="36"/>
                                        </w:rPr>
                                        <w:t>n Moesgaard Museum specialudstilling, 2023-2024</w:t>
                                      </w:r>
                                    </w:sdtContent>
                                  </w:sdt>
                                </w:p>
                              </w:txbxContent>
                            </wps:txbx>
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217" name="Tekstfelt 217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228600" y="899160"/>
                                <a:ext cx="4691380" cy="300355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1886A8E" w14:textId="1A7E9053" w:rsidR="00FD5AC0" w:rsidRDefault="00FD5AC0" w:rsidP="00FD5AC0">
                                  <w:pPr>
                                    <w:jc w:val="center"/>
                                  </w:pPr>
                                  <w:r>
                                    <w:t xml:space="preserve">2. semestereksamen, Multimediedesignuddannelsen, </w:t>
                                  </w:r>
                                  <w:proofErr w:type="spellStart"/>
                                  <w:r w:rsidR="00330AB4">
                                    <w:t>Erhversakademi</w:t>
                                  </w:r>
                                  <w:proofErr w:type="spellEnd"/>
                                  <w:r>
                                    <w:t xml:space="preserve"> Aarhus</w:t>
                                  </w:r>
                                </w:p>
                                <w:p w14:paraId="3080366B" w14:textId="39E7659B" w:rsidR="00FD5AC0" w:rsidRDefault="00FD5AC0" w:rsidP="00FD5AC0">
                                  <w:pPr>
                                    <w:jc w:val="center"/>
                                  </w:pP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</wpg:wgp>
                      </a:graphicData>
                    </a:graphic>
                  </wp:anchor>
                </w:drawing>
              </mc:Choice>
              <mc:Fallback>
                <w:pict>
                  <v:group w14:anchorId="1869E2AB" id="Gruppe 756797474" o:spid="_x0000_s1026" style="position:absolute;margin-left:39.5pt;margin-top:220.55pt;width:401.65pt;height:94.45pt;z-index:251658240" coordsize="51009,1199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"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kstfelt 1" o:spid="_x0000_s1027" type="#_x0000_t202" style="position:absolute;width:51009;height:1058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" filled="f" stroked="f" strokeweight=".5pt">
                      <v:textbox inset="0,0,0,0">
                        <w:txbxContent>
                          <w:p w14:paraId="61976479" w14:textId="27AA8E24" w:rsidR="005F7C5D" w:rsidRDefault="00000000" w:rsidP="00827544">
                            <w:pPr>
                              <w:pStyle w:val="Ingenafstand"/>
                              <w:jc w:val="center"/>
                              <w:rPr>
                                <w:rFonts w:asciiTheme="majorHAnsi" w:eastAsiaTheme="majorEastAsia" w:hAnsiTheme="majorHAnsi" w:cstheme="majorBidi"/>
                                <w:color w:val="262626" w:themeColor="text1" w:themeTint="D9"/>
                                <w:sz w:val="72"/>
                              </w:rPr>
                            </w:pPr>
                            <w:sdt>
                              <w:sdtPr>
                                <w:rPr>
                                  <w:rFonts w:asciiTheme="majorHAnsi" w:eastAsiaTheme="majorEastAsia" w:hAnsiTheme="majorHAnsi" w:cstheme="majorBidi"/>
                                  <w:color w:val="262626" w:themeColor="text1" w:themeTint="D9"/>
                                  <w:sz w:val="72"/>
                                  <w:szCs w:val="72"/>
                                </w:rPr>
                                <w:alias w:val="Titel"/>
                                <w:tag w:val=""/>
                                <w:id w:val="-705018352"/>
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<w:text/>
                              </w:sdtPr>
                              <w:sdtContent>
                                <w:r w:rsidR="005F7C5D">
                                  <w:rPr>
                                    <w:rFonts w:asciiTheme="majorHAnsi" w:eastAsiaTheme="majorEastAsia" w:hAnsiTheme="majorHAnsi" w:cstheme="majorBidi"/>
                                    <w:color w:val="262626" w:themeColor="text1" w:themeTint="D9"/>
                                    <w:sz w:val="72"/>
                                    <w:szCs w:val="72"/>
                                  </w:rPr>
                                  <w:t>Egypten – besat af Livet</w:t>
                                </w:r>
                              </w:sdtContent>
                            </w:sdt>
                          </w:p>
                          <w:p w14:paraId="07F652A6" w14:textId="5B14BF12" w:rsidR="005F7C5D" w:rsidRPr="00E65AB6" w:rsidRDefault="00000000" w:rsidP="00E65AB6">
                            <w:pPr>
                              <w:spacing w:before="120"/>
                              <w:jc w:val="center"/>
                              <w:rPr>
                                <w:color w:val="404040" w:themeColor="text1" w:themeTint="BF"/>
                                <w:sz w:val="36"/>
                                <w:szCs w:val="36"/>
                              </w:rPr>
                            </w:pPr>
                            <w:sdt>
                              <w:sdtPr>
                                <w:rPr>
                                  <w:color w:val="404040" w:themeColor="text1" w:themeTint="BF"/>
                                  <w:sz w:val="36"/>
                                  <w:szCs w:val="36"/>
                                </w:rPr>
                                <w:alias w:val="Undertitel"/>
                                <w:tag w:val=""/>
                                <w:id w:val="-1148361611"/>
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<w:text/>
                              </w:sdtPr>
                              <w:sdtContent>
                                <w:r w:rsidR="00E65AB6">
                                  <w:rPr>
                                    <w:color w:val="404040" w:themeColor="text1" w:themeTint="BF"/>
                                    <w:sz w:val="36"/>
                                    <w:szCs w:val="36"/>
                                  </w:rPr>
                                  <w:t xml:space="preserve">- </w:t>
                                </w:r>
                                <w:r w:rsidR="00370306" w:rsidRPr="00E65AB6">
                                  <w:rPr>
                                    <w:color w:val="404040" w:themeColor="text1" w:themeTint="BF"/>
                                    <w:sz w:val="36"/>
                                    <w:szCs w:val="36"/>
                                  </w:rPr>
                                  <w:t>e</w:t>
                                </w:r>
                                <w:r w:rsidR="005F7C5D" w:rsidRPr="00E65AB6">
                                  <w:rPr>
                                    <w:color w:val="404040" w:themeColor="text1" w:themeTint="BF"/>
                                    <w:sz w:val="36"/>
                                    <w:szCs w:val="36"/>
                                  </w:rPr>
                                  <w:t>n Moesgaard Museum specialudstilling, 2023-2024</w:t>
                                </w:r>
                              </w:sdtContent>
                            </w:sdt>
                          </w:p>
                        </w:txbxContent>
                      </v:textbox>
                    </v:shape>
                    <v:shape id="Tekstfelt 217" o:spid="_x0000_s1028" type="#_x0000_t202" style="position:absolute;left:2286;top:8991;width:46913;height:30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" filled="f" stroked="f">
                      <v:textbox>
                        <w:txbxContent>
                          <w:p w14:paraId="01886A8E" w14:textId="1A7E9053" w:rsidR="00FD5AC0" w:rsidRDefault="00FD5AC0" w:rsidP="00FD5AC0">
                            <w:pPr>
                              <w:jc w:val="center"/>
                            </w:pPr>
                            <w:r>
                              <w:t xml:space="preserve">2. semestereksamen, Multimediedesignuddannelsen, </w:t>
                            </w:r>
                            <w:proofErr w:type="spellStart"/>
                            <w:r w:rsidR="00330AB4">
                              <w:t>Erhversakademi</w:t>
                            </w:r>
                            <w:proofErr w:type="spellEnd"/>
                            <w:r>
                              <w:t xml:space="preserve"> Aarhus</w:t>
                            </w:r>
                          </w:p>
                          <w:p w14:paraId="3080366B" w14:textId="39E7659B" w:rsidR="00FD5AC0" w:rsidRDefault="00FD5AC0" w:rsidP="00FD5AC0">
                            <w:pPr>
                              <w:jc w:val="center"/>
                            </w:pPr>
                          </w:p>
                        </w:txbxContent>
                      </v:textbox>
                    </v:shape>
                  </v:group>
                </w:pict>
              </mc:Fallback>
            </mc:AlternateContent>
          </w:r>
          <w:r w:rsidR="005F7C5D">
            <w:br w:type="page"/>
          </w:r>
        </w:p>
      </w:sdtContent>
    </w:sdt>
    <w:p w14:paraId="23047227" w14:textId="77777777" w:rsidR="001876C7" w:rsidRDefault="001876C7" w:rsidP="00903164">
      <w:pPr>
        <w:pStyle w:val="Overskrift1"/>
      </w:pPr>
    </w:p>
    <w:p w14:paraId="55DB9B03" w14:textId="77777777" w:rsidR="004A2055" w:rsidRDefault="004A2055" w:rsidP="001876C7">
      <w:pPr>
        <w:pStyle w:val="Overskrift1"/>
        <w:jc w:val="center"/>
        <w:rPr>
          <w:sz w:val="48"/>
          <w:szCs w:val="48"/>
        </w:rPr>
      </w:pPr>
    </w:p>
    <w:p w14:paraId="19B85929" w14:textId="77777777" w:rsidR="004A2055" w:rsidRDefault="004A2055" w:rsidP="001876C7">
      <w:pPr>
        <w:pStyle w:val="Overskrift1"/>
        <w:jc w:val="center"/>
        <w:rPr>
          <w:sz w:val="48"/>
          <w:szCs w:val="48"/>
        </w:rPr>
      </w:pPr>
    </w:p>
    <w:p w14:paraId="6FC9C36E" w14:textId="77777777" w:rsidR="004A2055" w:rsidRDefault="004A2055" w:rsidP="001876C7">
      <w:pPr>
        <w:pStyle w:val="Overskrift1"/>
        <w:jc w:val="center"/>
        <w:rPr>
          <w:sz w:val="48"/>
          <w:szCs w:val="48"/>
        </w:rPr>
      </w:pPr>
    </w:p>
    <w:p w14:paraId="4AB96A6F" w14:textId="1B398790" w:rsidR="008A472A" w:rsidRDefault="004A2055" w:rsidP="001876C7">
      <w:pPr>
        <w:pStyle w:val="Overskrift1"/>
        <w:jc w:val="center"/>
        <w:rPr>
          <w:sz w:val="48"/>
          <w:szCs w:val="48"/>
        </w:rPr>
      </w:pPr>
      <w:bookmarkStart w:id="0" w:name="_Toc151967439"/>
      <w:bookmarkStart w:id="1" w:name="_Toc151984248"/>
      <w:commentRangeStart w:id="2"/>
      <w:r>
        <w:rPr>
          <w:noProof/>
        </w:rPr>
        <mc:AlternateContent>
          <mc:Choice Requires="wps">
            <w:drawing>
              <wp:anchor distT="45720" distB="45720" distL="114300" distR="114300" simplePos="0" relativeHeight="251658241" behindDoc="0" locked="0" layoutInCell="1" allowOverlap="1" wp14:anchorId="778BC1EE" wp14:editId="423E96C1">
                <wp:simplePos x="0" y="0"/>
                <wp:positionH relativeFrom="column">
                  <wp:posOffset>895350</wp:posOffset>
                </wp:positionH>
                <wp:positionV relativeFrom="paragraph">
                  <wp:posOffset>833755</wp:posOffset>
                </wp:positionV>
                <wp:extent cx="4343400" cy="2362200"/>
                <wp:effectExtent l="0" t="0" r="0" b="0"/>
                <wp:wrapNone/>
                <wp:docPr id="1737678481" name="Tekstfelt 173767848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343400" cy="23622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B25D897" w14:textId="6D96D9DB" w:rsidR="009C3BB1" w:rsidRPr="007E5051" w:rsidRDefault="00AB0CC0" w:rsidP="007E5051">
                            <w:pPr>
                              <w:spacing w:after="0" w:line="240" w:lineRule="auto"/>
                              <w:jc w:val="center"/>
                              <w:rPr>
                                <w:rFonts w:cstheme="minorHAnsi"/>
                              </w:rPr>
                            </w:pPr>
                            <w:r w:rsidRPr="007E5051">
                              <w:rPr>
                                <w:rFonts w:cstheme="minorHAnsi"/>
                              </w:rPr>
                              <w:t xml:space="preserve">Denne </w:t>
                            </w:r>
                            <w:r w:rsidR="00FB35B6" w:rsidRPr="007E5051">
                              <w:rPr>
                                <w:rFonts w:cstheme="minorHAnsi"/>
                              </w:rPr>
                              <w:t xml:space="preserve">rapport er udarbejde i forbindelse med </w:t>
                            </w:r>
                            <w:r w:rsidR="00590A0D">
                              <w:rPr>
                                <w:rFonts w:cstheme="minorHAnsi"/>
                              </w:rPr>
                              <w:t xml:space="preserve">eksamen </w:t>
                            </w:r>
                            <w:r w:rsidR="00BE0719" w:rsidRPr="007E5051">
                              <w:rPr>
                                <w:rFonts w:cstheme="minorHAnsi"/>
                              </w:rPr>
                              <w:t xml:space="preserve">på 2. semester af </w:t>
                            </w:r>
                            <w:r w:rsidR="00590A0D">
                              <w:rPr>
                                <w:rFonts w:cstheme="minorHAnsi"/>
                              </w:rPr>
                              <w:t>M</w:t>
                            </w:r>
                            <w:r w:rsidR="00BE0719" w:rsidRPr="007E5051">
                              <w:rPr>
                                <w:rFonts w:cstheme="minorHAnsi"/>
                              </w:rPr>
                              <w:t>utimediedesigneruddannelsen på Erhvervsakademi Aarhus</w:t>
                            </w:r>
                            <w:r w:rsidR="009C3BB1" w:rsidRPr="007E5051">
                              <w:rPr>
                                <w:rFonts w:cstheme="minorHAnsi"/>
                              </w:rPr>
                              <w:t>.</w:t>
                            </w:r>
                          </w:p>
                          <w:p w14:paraId="39EDB354" w14:textId="2E854E9E" w:rsidR="00BE0719" w:rsidRPr="007E5051" w:rsidRDefault="00BE0719" w:rsidP="007E5051">
                            <w:pPr>
                              <w:spacing w:after="0" w:line="240" w:lineRule="auto"/>
                              <w:jc w:val="center"/>
                              <w:rPr>
                                <w:rFonts w:cstheme="minorHAnsi"/>
                              </w:rPr>
                            </w:pPr>
                            <w:r w:rsidRPr="007E5051">
                              <w:rPr>
                                <w:rFonts w:cstheme="minorHAnsi"/>
                              </w:rPr>
                              <w:t>.</w:t>
                            </w:r>
                          </w:p>
                          <w:p w14:paraId="6D5131E5" w14:textId="0B54D0F5" w:rsidR="00AB0CC0" w:rsidRPr="007E5051" w:rsidRDefault="000C67B9" w:rsidP="007E5051">
                            <w:pPr>
                              <w:spacing w:after="0" w:line="240" w:lineRule="auto"/>
                              <w:jc w:val="center"/>
                              <w:rPr>
                                <w:rFonts w:cstheme="minorHAnsi"/>
                              </w:rPr>
                            </w:pPr>
                            <w:r w:rsidRPr="007E5051">
                              <w:rPr>
                                <w:rFonts w:cstheme="minorHAnsi"/>
                              </w:rPr>
                              <w:t xml:space="preserve"> </w:t>
                            </w:r>
                            <w:r w:rsidR="00BE0719" w:rsidRPr="007E5051">
                              <w:rPr>
                                <w:rFonts w:cstheme="minorHAnsi"/>
                              </w:rPr>
                              <w:t xml:space="preserve">I rapporten er </w:t>
                            </w:r>
                            <w:r w:rsidR="00351CB6" w:rsidRPr="007E5051">
                              <w:rPr>
                                <w:rFonts w:cstheme="minorHAnsi"/>
                              </w:rPr>
                              <w:t xml:space="preserve">der </w:t>
                            </w:r>
                            <w:r w:rsidR="00BE0719" w:rsidRPr="007E5051">
                              <w:rPr>
                                <w:rFonts w:cstheme="minorHAnsi"/>
                              </w:rPr>
                              <w:t>opstille</w:t>
                            </w:r>
                            <w:r w:rsidR="00C33422" w:rsidRPr="007E5051">
                              <w:rPr>
                                <w:rFonts w:cstheme="minorHAnsi"/>
                              </w:rPr>
                              <w:t>t</w:t>
                            </w:r>
                            <w:r w:rsidR="00BE0719" w:rsidRPr="007E5051">
                              <w:rPr>
                                <w:rFonts w:cstheme="minorHAnsi"/>
                              </w:rPr>
                              <w:t xml:space="preserve"> problematikker, som </w:t>
                            </w:r>
                            <w:r w:rsidR="00C33422" w:rsidRPr="007E5051">
                              <w:rPr>
                                <w:rFonts w:cstheme="minorHAnsi"/>
                              </w:rPr>
                              <w:t xml:space="preserve">løses </w:t>
                            </w:r>
                            <w:r w:rsidR="00351CB6" w:rsidRPr="007E5051">
                              <w:rPr>
                                <w:rFonts w:cstheme="minorHAnsi"/>
                              </w:rPr>
                              <w:t xml:space="preserve">multimedialt gennem research, </w:t>
                            </w:r>
                            <w:r w:rsidR="002374B0" w:rsidRPr="007E5051">
                              <w:rPr>
                                <w:rFonts w:cstheme="minorHAnsi"/>
                              </w:rPr>
                              <w:t>design og programmering.</w:t>
                            </w:r>
                          </w:p>
                          <w:p w14:paraId="575AA58C" w14:textId="77777777" w:rsidR="009C3BB1" w:rsidRPr="007E5051" w:rsidRDefault="009C3BB1" w:rsidP="007E5051">
                            <w:pPr>
                              <w:spacing w:after="0" w:line="240" w:lineRule="auto"/>
                              <w:jc w:val="center"/>
                              <w:rPr>
                                <w:rFonts w:cstheme="minorHAnsi"/>
                              </w:rPr>
                            </w:pPr>
                          </w:p>
                          <w:p w14:paraId="603D97EA" w14:textId="2BF5DC47" w:rsidR="005A7EF1" w:rsidRPr="007E5051" w:rsidRDefault="002374B0" w:rsidP="007E5051">
                            <w:pPr>
                              <w:spacing w:after="0" w:line="240" w:lineRule="auto"/>
                              <w:jc w:val="center"/>
                              <w:rPr>
                                <w:rFonts w:cstheme="minorHAnsi"/>
                              </w:rPr>
                            </w:pPr>
                            <w:r w:rsidRPr="007E5051">
                              <w:rPr>
                                <w:rFonts w:cstheme="minorHAnsi"/>
                              </w:rPr>
                              <w:t xml:space="preserve">Projektet tager udgangspunkt i </w:t>
                            </w:r>
                            <w:r w:rsidR="00CA02E7" w:rsidRPr="007E5051">
                              <w:rPr>
                                <w:rFonts w:cstheme="minorHAnsi"/>
                              </w:rPr>
                              <w:t>den Egyptiske særudstilling på Moesgaard Museum,</w:t>
                            </w:r>
                            <w:r w:rsidR="005618A5" w:rsidRPr="007E5051">
                              <w:rPr>
                                <w:rFonts w:cstheme="minorHAnsi"/>
                              </w:rPr>
                              <w:t xml:space="preserve"> </w:t>
                            </w:r>
                            <w:r w:rsidR="00E84C00" w:rsidRPr="007E5051">
                              <w:rPr>
                                <w:rFonts w:cstheme="minorHAnsi"/>
                              </w:rPr>
                              <w:t>Egypten – besat af livet,</w:t>
                            </w:r>
                            <w:r w:rsidR="00CA02E7" w:rsidRPr="007E5051">
                              <w:rPr>
                                <w:rFonts w:cstheme="minorHAnsi"/>
                              </w:rPr>
                              <w:t xml:space="preserve"> </w:t>
                            </w:r>
                            <w:r w:rsidR="00E62AD3" w:rsidRPr="007E5051">
                              <w:rPr>
                                <w:rFonts w:cstheme="minorHAnsi"/>
                              </w:rPr>
                              <w:t>og et ønske om</w:t>
                            </w:r>
                            <w:r w:rsidR="008A0333" w:rsidRPr="007E5051">
                              <w:rPr>
                                <w:rFonts w:cstheme="minorHAnsi"/>
                              </w:rPr>
                              <w:t>,</w:t>
                            </w:r>
                            <w:r w:rsidR="00E62AD3" w:rsidRPr="007E5051">
                              <w:rPr>
                                <w:rFonts w:cstheme="minorHAnsi"/>
                              </w:rPr>
                              <w:t xml:space="preserve"> </w:t>
                            </w:r>
                            <w:r w:rsidR="00537E85" w:rsidRPr="007E5051">
                              <w:rPr>
                                <w:rFonts w:cstheme="minorHAnsi"/>
                              </w:rPr>
                              <w:t xml:space="preserve">gennem </w:t>
                            </w:r>
                            <w:r w:rsidR="003011DF" w:rsidRPr="007E5051">
                              <w:rPr>
                                <w:rFonts w:cstheme="minorHAnsi"/>
                                <w:color w:val="FF0000"/>
                              </w:rPr>
                              <w:t>bla bla bla</w:t>
                            </w:r>
                            <w:r w:rsidR="003011DF" w:rsidRPr="007E5051">
                              <w:rPr>
                                <w:rFonts w:cstheme="minorHAnsi"/>
                              </w:rPr>
                              <w:t xml:space="preserve">, </w:t>
                            </w:r>
                            <w:r w:rsidR="00914CA1" w:rsidRPr="007E5051">
                              <w:rPr>
                                <w:rFonts w:cstheme="minorHAnsi"/>
                              </w:rPr>
                              <w:t>at trække flere besøgende</w:t>
                            </w:r>
                            <w:r w:rsidR="004B7E4B">
                              <w:rPr>
                                <w:rFonts w:cstheme="minorHAnsi"/>
                              </w:rPr>
                              <w:t xml:space="preserve"> ud til den fysiske udstilling</w:t>
                            </w:r>
                            <w:r w:rsidR="00914CA1" w:rsidRPr="007E5051">
                              <w:rPr>
                                <w:rFonts w:cstheme="minorHAnsi"/>
                              </w:rPr>
                              <w:t>.</w:t>
                            </w:r>
                          </w:p>
                          <w:p w14:paraId="5CD5842B" w14:textId="77777777" w:rsidR="007E5051" w:rsidRPr="007E5051" w:rsidRDefault="007E5051" w:rsidP="007E5051">
                            <w:pPr>
                              <w:spacing w:after="0" w:line="240" w:lineRule="auto"/>
                              <w:jc w:val="center"/>
                              <w:rPr>
                                <w:rFonts w:cstheme="minorHAnsi"/>
                              </w:rPr>
                            </w:pPr>
                          </w:p>
                          <w:p w14:paraId="5EED6296" w14:textId="77777777" w:rsidR="007E5051" w:rsidRPr="007E5051" w:rsidRDefault="007E5051" w:rsidP="007E5051">
                            <w:pPr>
                              <w:spacing w:after="0" w:line="240" w:lineRule="auto"/>
                              <w:jc w:val="center"/>
                              <w:rPr>
                                <w:rFonts w:cstheme="minorHAnsi"/>
                              </w:rPr>
                            </w:pPr>
                            <w:r w:rsidRPr="007E5051">
                              <w:rPr>
                                <w:rFonts w:cstheme="minorHAnsi"/>
                              </w:rPr>
                              <w:t>Al data indsamlet gennem desk-, fieldresearch og analysearbejde vil danne grundlag for den endelige løsning.</w:t>
                            </w:r>
                          </w:p>
                          <w:p w14:paraId="50C2DEE2" w14:textId="77777777" w:rsidR="007E5051" w:rsidRPr="003011DF" w:rsidRDefault="007E5051" w:rsidP="009C3BB1">
                            <w:pPr>
                              <w:spacing w:after="0" w:line="240" w:lineRule="auto"/>
                              <w:jc w:val="center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8BC1EE" id="Tekstfelt 1737678481" o:spid="_x0000_s1029" type="#_x0000_t202" style="position:absolute;left:0;text-align:left;margin-left:70.5pt;margin-top:65.65pt;width:342pt;height:186pt;z-index:25165824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" filled="f" stroked="f">
                <v:textbox>
                  <w:txbxContent>
                    <w:p w14:paraId="4B25D897" w14:textId="6D96D9DB" w:rsidR="009C3BB1" w:rsidRPr="007E5051" w:rsidRDefault="00AB0CC0" w:rsidP="007E5051">
                      <w:pPr>
                        <w:spacing w:after="0" w:line="240" w:lineRule="auto"/>
                        <w:jc w:val="center"/>
                        <w:rPr>
                          <w:rFonts w:cstheme="minorHAnsi"/>
                        </w:rPr>
                      </w:pPr>
                      <w:r w:rsidRPr="007E5051">
                        <w:rPr>
                          <w:rFonts w:cstheme="minorHAnsi"/>
                        </w:rPr>
                        <w:t xml:space="preserve">Denne </w:t>
                      </w:r>
                      <w:r w:rsidR="00FB35B6" w:rsidRPr="007E5051">
                        <w:rPr>
                          <w:rFonts w:cstheme="minorHAnsi"/>
                        </w:rPr>
                        <w:t xml:space="preserve">rapport er udarbejde i forbindelse med </w:t>
                      </w:r>
                      <w:r w:rsidR="00590A0D">
                        <w:rPr>
                          <w:rFonts w:cstheme="minorHAnsi"/>
                        </w:rPr>
                        <w:t xml:space="preserve">eksamen </w:t>
                      </w:r>
                      <w:r w:rsidR="00BE0719" w:rsidRPr="007E5051">
                        <w:rPr>
                          <w:rFonts w:cstheme="minorHAnsi"/>
                        </w:rPr>
                        <w:t xml:space="preserve">på 2. semester af </w:t>
                      </w:r>
                      <w:r w:rsidR="00590A0D">
                        <w:rPr>
                          <w:rFonts w:cstheme="minorHAnsi"/>
                        </w:rPr>
                        <w:t>M</w:t>
                      </w:r>
                      <w:r w:rsidR="00BE0719" w:rsidRPr="007E5051">
                        <w:rPr>
                          <w:rFonts w:cstheme="minorHAnsi"/>
                        </w:rPr>
                        <w:t>utimediedesigneruddannelsen på Erhvervsakademi Aarhus</w:t>
                      </w:r>
                      <w:r w:rsidR="009C3BB1" w:rsidRPr="007E5051">
                        <w:rPr>
                          <w:rFonts w:cstheme="minorHAnsi"/>
                        </w:rPr>
                        <w:t>.</w:t>
                      </w:r>
                    </w:p>
                    <w:p w14:paraId="39EDB354" w14:textId="2E854E9E" w:rsidR="00BE0719" w:rsidRPr="007E5051" w:rsidRDefault="00BE0719" w:rsidP="007E5051">
                      <w:pPr>
                        <w:spacing w:after="0" w:line="240" w:lineRule="auto"/>
                        <w:jc w:val="center"/>
                        <w:rPr>
                          <w:rFonts w:cstheme="minorHAnsi"/>
                        </w:rPr>
                      </w:pPr>
                      <w:r w:rsidRPr="007E5051">
                        <w:rPr>
                          <w:rFonts w:cstheme="minorHAnsi"/>
                        </w:rPr>
                        <w:t>.</w:t>
                      </w:r>
                    </w:p>
                    <w:p w14:paraId="6D5131E5" w14:textId="0B54D0F5" w:rsidR="00AB0CC0" w:rsidRPr="007E5051" w:rsidRDefault="000C67B9" w:rsidP="007E5051">
                      <w:pPr>
                        <w:spacing w:after="0" w:line="240" w:lineRule="auto"/>
                        <w:jc w:val="center"/>
                        <w:rPr>
                          <w:rFonts w:cstheme="minorHAnsi"/>
                        </w:rPr>
                      </w:pPr>
                      <w:r w:rsidRPr="007E5051">
                        <w:rPr>
                          <w:rFonts w:cstheme="minorHAnsi"/>
                        </w:rPr>
                        <w:t xml:space="preserve"> </w:t>
                      </w:r>
                      <w:r w:rsidR="00BE0719" w:rsidRPr="007E5051">
                        <w:rPr>
                          <w:rFonts w:cstheme="minorHAnsi"/>
                        </w:rPr>
                        <w:t xml:space="preserve">I rapporten er </w:t>
                      </w:r>
                      <w:r w:rsidR="00351CB6" w:rsidRPr="007E5051">
                        <w:rPr>
                          <w:rFonts w:cstheme="minorHAnsi"/>
                        </w:rPr>
                        <w:t xml:space="preserve">der </w:t>
                      </w:r>
                      <w:r w:rsidR="00BE0719" w:rsidRPr="007E5051">
                        <w:rPr>
                          <w:rFonts w:cstheme="minorHAnsi"/>
                        </w:rPr>
                        <w:t>opstille</w:t>
                      </w:r>
                      <w:r w:rsidR="00C33422" w:rsidRPr="007E5051">
                        <w:rPr>
                          <w:rFonts w:cstheme="minorHAnsi"/>
                        </w:rPr>
                        <w:t>t</w:t>
                      </w:r>
                      <w:r w:rsidR="00BE0719" w:rsidRPr="007E5051">
                        <w:rPr>
                          <w:rFonts w:cstheme="minorHAnsi"/>
                        </w:rPr>
                        <w:t xml:space="preserve"> problematikker, som </w:t>
                      </w:r>
                      <w:r w:rsidR="00C33422" w:rsidRPr="007E5051">
                        <w:rPr>
                          <w:rFonts w:cstheme="minorHAnsi"/>
                        </w:rPr>
                        <w:t xml:space="preserve">løses </w:t>
                      </w:r>
                      <w:r w:rsidR="00351CB6" w:rsidRPr="007E5051">
                        <w:rPr>
                          <w:rFonts w:cstheme="minorHAnsi"/>
                        </w:rPr>
                        <w:t xml:space="preserve">multimedialt gennem research, </w:t>
                      </w:r>
                      <w:r w:rsidR="002374B0" w:rsidRPr="007E5051">
                        <w:rPr>
                          <w:rFonts w:cstheme="minorHAnsi"/>
                        </w:rPr>
                        <w:t>design og programmering.</w:t>
                      </w:r>
                    </w:p>
                    <w:p w14:paraId="575AA58C" w14:textId="77777777" w:rsidR="009C3BB1" w:rsidRPr="007E5051" w:rsidRDefault="009C3BB1" w:rsidP="007E5051">
                      <w:pPr>
                        <w:spacing w:after="0" w:line="240" w:lineRule="auto"/>
                        <w:jc w:val="center"/>
                        <w:rPr>
                          <w:rFonts w:cstheme="minorHAnsi"/>
                        </w:rPr>
                      </w:pPr>
                    </w:p>
                    <w:p w14:paraId="603D97EA" w14:textId="2BF5DC47" w:rsidR="005A7EF1" w:rsidRPr="007E5051" w:rsidRDefault="002374B0" w:rsidP="007E5051">
                      <w:pPr>
                        <w:spacing w:after="0" w:line="240" w:lineRule="auto"/>
                        <w:jc w:val="center"/>
                        <w:rPr>
                          <w:rFonts w:cstheme="minorHAnsi"/>
                        </w:rPr>
                      </w:pPr>
                      <w:r w:rsidRPr="007E5051">
                        <w:rPr>
                          <w:rFonts w:cstheme="minorHAnsi"/>
                        </w:rPr>
                        <w:t xml:space="preserve">Projektet tager udgangspunkt i </w:t>
                      </w:r>
                      <w:r w:rsidR="00CA02E7" w:rsidRPr="007E5051">
                        <w:rPr>
                          <w:rFonts w:cstheme="minorHAnsi"/>
                        </w:rPr>
                        <w:t>den Egyptiske særudstilling på Moesgaard Museum,</w:t>
                      </w:r>
                      <w:r w:rsidR="005618A5" w:rsidRPr="007E5051">
                        <w:rPr>
                          <w:rFonts w:cstheme="minorHAnsi"/>
                        </w:rPr>
                        <w:t xml:space="preserve"> </w:t>
                      </w:r>
                      <w:r w:rsidR="00E84C00" w:rsidRPr="007E5051">
                        <w:rPr>
                          <w:rFonts w:cstheme="minorHAnsi"/>
                        </w:rPr>
                        <w:t>Egypten – besat af livet,</w:t>
                      </w:r>
                      <w:r w:rsidR="00CA02E7" w:rsidRPr="007E5051">
                        <w:rPr>
                          <w:rFonts w:cstheme="minorHAnsi"/>
                        </w:rPr>
                        <w:t xml:space="preserve"> </w:t>
                      </w:r>
                      <w:r w:rsidR="00E62AD3" w:rsidRPr="007E5051">
                        <w:rPr>
                          <w:rFonts w:cstheme="minorHAnsi"/>
                        </w:rPr>
                        <w:t>og et ønske om</w:t>
                      </w:r>
                      <w:r w:rsidR="008A0333" w:rsidRPr="007E5051">
                        <w:rPr>
                          <w:rFonts w:cstheme="minorHAnsi"/>
                        </w:rPr>
                        <w:t>,</w:t>
                      </w:r>
                      <w:r w:rsidR="00E62AD3" w:rsidRPr="007E5051">
                        <w:rPr>
                          <w:rFonts w:cstheme="minorHAnsi"/>
                        </w:rPr>
                        <w:t xml:space="preserve"> </w:t>
                      </w:r>
                      <w:r w:rsidR="00537E85" w:rsidRPr="007E5051">
                        <w:rPr>
                          <w:rFonts w:cstheme="minorHAnsi"/>
                        </w:rPr>
                        <w:t xml:space="preserve">gennem </w:t>
                      </w:r>
                      <w:r w:rsidR="003011DF" w:rsidRPr="007E5051">
                        <w:rPr>
                          <w:rFonts w:cstheme="minorHAnsi"/>
                          <w:color w:val="FF0000"/>
                        </w:rPr>
                        <w:t>bla bla bla</w:t>
                      </w:r>
                      <w:r w:rsidR="003011DF" w:rsidRPr="007E5051">
                        <w:rPr>
                          <w:rFonts w:cstheme="minorHAnsi"/>
                        </w:rPr>
                        <w:t xml:space="preserve">, </w:t>
                      </w:r>
                      <w:r w:rsidR="00914CA1" w:rsidRPr="007E5051">
                        <w:rPr>
                          <w:rFonts w:cstheme="minorHAnsi"/>
                        </w:rPr>
                        <w:t>at trække flere besøgende</w:t>
                      </w:r>
                      <w:r w:rsidR="004B7E4B">
                        <w:rPr>
                          <w:rFonts w:cstheme="minorHAnsi"/>
                        </w:rPr>
                        <w:t xml:space="preserve"> ud til den fysiske udstilling</w:t>
                      </w:r>
                      <w:r w:rsidR="00914CA1" w:rsidRPr="007E5051">
                        <w:rPr>
                          <w:rFonts w:cstheme="minorHAnsi"/>
                        </w:rPr>
                        <w:t>.</w:t>
                      </w:r>
                    </w:p>
                    <w:p w14:paraId="5CD5842B" w14:textId="77777777" w:rsidR="007E5051" w:rsidRPr="007E5051" w:rsidRDefault="007E5051" w:rsidP="007E5051">
                      <w:pPr>
                        <w:spacing w:after="0" w:line="240" w:lineRule="auto"/>
                        <w:jc w:val="center"/>
                        <w:rPr>
                          <w:rFonts w:cstheme="minorHAnsi"/>
                        </w:rPr>
                      </w:pPr>
                    </w:p>
                    <w:p w14:paraId="5EED6296" w14:textId="77777777" w:rsidR="007E5051" w:rsidRPr="007E5051" w:rsidRDefault="007E5051" w:rsidP="007E5051">
                      <w:pPr>
                        <w:spacing w:after="0" w:line="240" w:lineRule="auto"/>
                        <w:jc w:val="center"/>
                        <w:rPr>
                          <w:rFonts w:cstheme="minorHAnsi"/>
                        </w:rPr>
                      </w:pPr>
                      <w:r w:rsidRPr="007E5051">
                        <w:rPr>
                          <w:rFonts w:cstheme="minorHAnsi"/>
                        </w:rPr>
                        <w:t>Al data indsamlet gennem desk-, fieldresearch og analysearbejde vil danne grundlag for den endelige løsning.</w:t>
                      </w:r>
                    </w:p>
                    <w:p w14:paraId="50C2DEE2" w14:textId="77777777" w:rsidR="007E5051" w:rsidRPr="003011DF" w:rsidRDefault="007E5051" w:rsidP="009C3BB1">
                      <w:pPr>
                        <w:spacing w:after="0" w:line="240" w:lineRule="auto"/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  <w:r w:rsidR="00903164" w:rsidRPr="001876C7">
        <w:rPr>
          <w:sz w:val="48"/>
          <w:szCs w:val="48"/>
        </w:rPr>
        <w:t>Forord</w:t>
      </w:r>
      <w:bookmarkEnd w:id="0"/>
      <w:bookmarkEnd w:id="1"/>
    </w:p>
    <w:p w14:paraId="19E9F6AF" w14:textId="2CEB5DDC" w:rsidR="00903164" w:rsidRPr="008A472A" w:rsidRDefault="00512650" w:rsidP="00512650">
      <w:pPr>
        <w:jc w:val="center"/>
      </w:pPr>
      <w:bookmarkStart w:id="3" w:name="_Toc151967193"/>
      <w:bookmarkStart w:id="4" w:name="_Toc151967440"/>
      <w:r>
        <w:t xml:space="preserve">- </w:t>
      </w:r>
      <w:r w:rsidR="009A0F6F">
        <w:t>a</w:t>
      </w:r>
      <w:r w:rsidR="008A472A" w:rsidRPr="008A472A">
        <w:t>f Charlotte Xenia Nørgaard</w:t>
      </w:r>
      <w:bookmarkEnd w:id="3"/>
      <w:bookmarkEnd w:id="4"/>
      <w:commentRangeEnd w:id="2"/>
      <w:r w:rsidR="00856E16">
        <w:rPr>
          <w:rStyle w:val="Kommentarhenvisning"/>
        </w:rPr>
        <w:commentReference w:id="2"/>
      </w:r>
      <w:r w:rsidR="00903164" w:rsidRPr="008A472A">
        <w:br w:type="page"/>
      </w:r>
    </w:p>
    <w:bookmarkStart w:id="5" w:name="_Toc151967441" w:displacedByCustomXml="next"/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eastAsia="en-US"/>
          <w14:ligatures w14:val="standardContextual"/>
        </w:rPr>
        <w:id w:val="-209469914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86A73E3" w14:textId="58E418A8" w:rsidR="00A97611" w:rsidRDefault="00A97611">
          <w:pPr>
            <w:pStyle w:val="Overskrift"/>
          </w:pPr>
          <w:r>
            <w:t>Indholdsfortegnelse</w:t>
          </w:r>
        </w:p>
        <w:p w14:paraId="248473ED" w14:textId="3999B4BA" w:rsidR="00C14C11" w:rsidRDefault="00A97611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1984248" w:history="1">
            <w:r w:rsidR="00C14C11" w:rsidRPr="00285904">
              <w:rPr>
                <w:rStyle w:val="Hyperlink"/>
                <w:noProof/>
              </w:rPr>
              <w:t>Forord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48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2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08600279" w14:textId="3CB91593" w:rsidR="00C14C11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49" w:history="1">
            <w:r w:rsidR="00C14C11" w:rsidRPr="00285904">
              <w:rPr>
                <w:rStyle w:val="Hyperlink"/>
                <w:noProof/>
              </w:rPr>
              <w:t>Indledning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49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4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664B9859" w14:textId="67961E22" w:rsidR="00C14C11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0" w:history="1">
            <w:r w:rsidR="00C14C11" w:rsidRPr="00285904">
              <w:rPr>
                <w:rStyle w:val="Hyperlink"/>
                <w:noProof/>
              </w:rPr>
              <w:t>Projektstyring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0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7D20779A" w14:textId="38CE3981" w:rsidR="00C14C11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1" w:history="1">
            <w:r w:rsidR="00C14C11" w:rsidRPr="00285904">
              <w:rPr>
                <w:rStyle w:val="Hyperlink"/>
                <w:noProof/>
              </w:rPr>
              <w:t>Problemstilling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1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61995703" w14:textId="2F8EE1F0" w:rsidR="00C14C11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2" w:history="1">
            <w:r w:rsidR="00C14C11" w:rsidRPr="00285904">
              <w:rPr>
                <w:rStyle w:val="Hyperlink"/>
                <w:noProof/>
              </w:rPr>
              <w:t>Problemformulering: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2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52AC08E6" w14:textId="344269FC" w:rsidR="00C14C11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3" w:history="1">
            <w:r w:rsidR="00C14C11" w:rsidRPr="00285904">
              <w:rPr>
                <w:rStyle w:val="Hyperlink"/>
                <w:noProof/>
              </w:rPr>
              <w:t>Målgruppe beskrivelse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3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2CDE2E3B" w14:textId="2DBB67C2" w:rsidR="00C14C11" w:rsidRDefault="00000000">
          <w:pPr>
            <w:pStyle w:val="Indholdsfortegnelse3"/>
            <w:tabs>
              <w:tab w:val="right" w:leader="dot" w:pos="9628"/>
            </w:tabs>
            <w:rPr>
              <w:noProof/>
            </w:rPr>
          </w:pPr>
          <w:hyperlink w:anchor="_Toc151984254" w:history="1">
            <w:r w:rsidR="00C14C11" w:rsidRPr="00285904">
              <w:rPr>
                <w:rStyle w:val="Hyperlink"/>
                <w:noProof/>
              </w:rPr>
              <w:t>Målgruppens behov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4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62A05CA2" w14:textId="1397F7A4" w:rsidR="00C14C11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5" w:history="1">
            <w:r w:rsidR="00C14C11" w:rsidRPr="00285904">
              <w:rPr>
                <w:rStyle w:val="Hyperlink"/>
                <w:noProof/>
                <w:lang w:val="en-US"/>
              </w:rPr>
              <w:t>Research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5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3D0E8C77" w14:textId="540B3EAE" w:rsidR="00C14C11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6" w:history="1">
            <w:r w:rsidR="00C14C11" w:rsidRPr="00285904">
              <w:rPr>
                <w:rStyle w:val="Hyperlink"/>
                <w:noProof/>
                <w:lang w:val="en-US"/>
              </w:rPr>
              <w:t>Desk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6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722F945C" w14:textId="2FA6181C" w:rsidR="00C14C11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7" w:history="1">
            <w:r w:rsidR="00C14C11" w:rsidRPr="00285904">
              <w:rPr>
                <w:rStyle w:val="Hyperlink"/>
                <w:noProof/>
                <w:lang w:val="en-US"/>
              </w:rPr>
              <w:t>Field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7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265B732D" w14:textId="01A54640" w:rsidR="00C14C11" w:rsidRDefault="00000000">
          <w:pPr>
            <w:pStyle w:val="Indholdsfortegnelse2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8" w:history="1">
            <w:r w:rsidR="00C14C11" w:rsidRPr="00285904">
              <w:rPr>
                <w:rStyle w:val="Hyperlink"/>
                <w:noProof/>
              </w:rPr>
              <w:t>Konkurrentanalyse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8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1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1D5E529A" w14:textId="6E85037C" w:rsidR="00C14C11" w:rsidRDefault="00000000">
          <w:pPr>
            <w:pStyle w:val="Indholdsfortegnelse1"/>
            <w:tabs>
              <w:tab w:val="right" w:leader="dot" w:pos="9628"/>
            </w:tabs>
            <w:rPr>
              <w:rFonts w:eastAsiaTheme="minorEastAsia"/>
              <w:noProof/>
              <w:lang w:eastAsia="da-DK"/>
            </w:rPr>
          </w:pPr>
          <w:hyperlink w:anchor="_Toc151984259" w:history="1">
            <w:r w:rsidR="00C14C11" w:rsidRPr="00285904">
              <w:rPr>
                <w:rStyle w:val="Hyperlink"/>
                <w:noProof/>
              </w:rPr>
              <w:t>Tone of Voice</w:t>
            </w:r>
            <w:r w:rsidR="00C14C11">
              <w:rPr>
                <w:noProof/>
                <w:webHidden/>
              </w:rPr>
              <w:tab/>
            </w:r>
            <w:r w:rsidR="00C14C11">
              <w:rPr>
                <w:noProof/>
                <w:webHidden/>
              </w:rPr>
              <w:fldChar w:fldCharType="begin"/>
            </w:r>
            <w:r w:rsidR="00C14C11">
              <w:rPr>
                <w:noProof/>
                <w:webHidden/>
              </w:rPr>
              <w:instrText xml:space="preserve"> PAGEREF _Toc151984259 \h </w:instrText>
            </w:r>
            <w:r w:rsidR="00C14C11">
              <w:rPr>
                <w:noProof/>
                <w:webHidden/>
              </w:rPr>
            </w:r>
            <w:r w:rsidR="00C14C11">
              <w:rPr>
                <w:noProof/>
                <w:webHidden/>
              </w:rPr>
              <w:fldChar w:fldCharType="separate"/>
            </w:r>
            <w:r w:rsidR="00C14C11">
              <w:rPr>
                <w:noProof/>
                <w:webHidden/>
              </w:rPr>
              <w:t>2</w:t>
            </w:r>
            <w:r w:rsidR="00C14C11">
              <w:rPr>
                <w:noProof/>
                <w:webHidden/>
              </w:rPr>
              <w:fldChar w:fldCharType="end"/>
            </w:r>
          </w:hyperlink>
        </w:p>
        <w:p w14:paraId="26ECCAC5" w14:textId="46939BD6" w:rsidR="00A97611" w:rsidRDefault="00A97611">
          <w:r>
            <w:rPr>
              <w:b/>
              <w:bCs/>
            </w:rPr>
            <w:fldChar w:fldCharType="end"/>
          </w:r>
        </w:p>
      </w:sdtContent>
    </w:sdt>
    <w:p w14:paraId="0FB65EC1" w14:textId="77777777" w:rsidR="00A97611" w:rsidRDefault="00A97611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32681A4A" w14:textId="37C4B090" w:rsidR="004C6BFD" w:rsidRDefault="00903164" w:rsidP="00AA140F">
      <w:pPr>
        <w:pStyle w:val="Overskrift1"/>
      </w:pPr>
      <w:bookmarkStart w:id="6" w:name="_Toc151984249"/>
      <w:r>
        <w:t>Indledning</w:t>
      </w:r>
      <w:bookmarkStart w:id="7" w:name="_Toc151967195"/>
      <w:bookmarkEnd w:id="6"/>
      <w:r w:rsidR="005D67F9">
        <w:t xml:space="preserve"> </w:t>
      </w:r>
    </w:p>
    <w:p w14:paraId="6BB334DC" w14:textId="6A116B0F" w:rsidR="00061CF0" w:rsidRPr="00C14C11" w:rsidRDefault="004C6BFD" w:rsidP="00061CF0">
      <w:pPr>
        <w:rPr>
          <w:sz w:val="18"/>
          <w:szCs w:val="18"/>
        </w:rPr>
      </w:pPr>
      <w:r w:rsidRPr="00C14C11">
        <w:rPr>
          <w:sz w:val="18"/>
          <w:szCs w:val="18"/>
        </w:rPr>
        <w:t xml:space="preserve">- </w:t>
      </w:r>
      <w:r w:rsidR="005D67F9" w:rsidRPr="00C14C11">
        <w:rPr>
          <w:sz w:val="18"/>
          <w:szCs w:val="18"/>
        </w:rPr>
        <w:t>af</w:t>
      </w:r>
      <w:r w:rsidR="00061CF0" w:rsidRPr="00C14C11">
        <w:rPr>
          <w:sz w:val="18"/>
          <w:szCs w:val="18"/>
        </w:rPr>
        <w:t xml:space="preserve"> Charlotte Xenia Nørgaard</w:t>
      </w:r>
      <w:bookmarkEnd w:id="5"/>
      <w:bookmarkEnd w:id="7"/>
    </w:p>
    <w:p w14:paraId="1E1B905F" w14:textId="77777777" w:rsidR="002E2CDF" w:rsidRDefault="002E2CDF" w:rsidP="00E01B66">
      <w:pPr>
        <w:sectPr w:rsidR="002E2CDF" w:rsidSect="005F7C5D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1906" w:h="16838"/>
          <w:pgMar w:top="1701" w:right="1134" w:bottom="1701" w:left="1134" w:header="708" w:footer="708" w:gutter="0"/>
          <w:pgNumType w:start="0"/>
          <w:cols w:space="708"/>
          <w:titlePg/>
          <w:docGrid w:linePitch="360"/>
        </w:sectPr>
      </w:pPr>
    </w:p>
    <w:p w14:paraId="74FB581C" w14:textId="4167D8DE" w:rsidR="00427A86" w:rsidRDefault="006463DB" w:rsidP="00E01B66">
      <w:r w:rsidRPr="00C72197">
        <w:rPr>
          <w:color w:val="FF0000"/>
        </w:rPr>
        <w:t xml:space="preserve">Du har en </w:t>
      </w:r>
      <w:r w:rsidR="00853F0D" w:rsidRPr="00C72197">
        <w:rPr>
          <w:color w:val="FF0000"/>
        </w:rPr>
        <w:t xml:space="preserve">aftale med … om at mødes den kommende </w:t>
      </w:r>
      <w:r w:rsidR="00094D11" w:rsidRPr="00C72197">
        <w:rPr>
          <w:color w:val="FF0000"/>
        </w:rPr>
        <w:t>weekend, men I har endnu ikke pla</w:t>
      </w:r>
      <w:r w:rsidR="00424C21" w:rsidRPr="00C72197">
        <w:rPr>
          <w:color w:val="FF0000"/>
        </w:rPr>
        <w:t xml:space="preserve">nlagt, hvad I skal. </w:t>
      </w:r>
      <w:r w:rsidR="00A63144">
        <w:t xml:space="preserve">Et museumsbesøg er </w:t>
      </w:r>
      <w:r w:rsidR="00934345">
        <w:t xml:space="preserve">op at vende, men I ved </w:t>
      </w:r>
      <w:r w:rsidR="00562F48">
        <w:t>ikke, hvilke ak</w:t>
      </w:r>
      <w:r w:rsidR="0081549C">
        <w:t xml:space="preserve">tuelle </w:t>
      </w:r>
      <w:r w:rsidR="00FD4E78">
        <w:t xml:space="preserve">udstillinger der er mulighed for at besøg. Du sætter dig derfor ved computeren for at </w:t>
      </w:r>
      <w:r w:rsidR="00003A59">
        <w:t>undersøge, hvilke</w:t>
      </w:r>
      <w:r w:rsidR="00174A57">
        <w:t xml:space="preserve"> muligheder der er, og om </w:t>
      </w:r>
      <w:r w:rsidR="005B51AF">
        <w:t xml:space="preserve">noget fanger </w:t>
      </w:r>
      <w:r w:rsidR="00F772CF">
        <w:t>din interesse</w:t>
      </w:r>
      <w:r w:rsidR="00427A86">
        <w:t>.</w:t>
      </w:r>
    </w:p>
    <w:p w14:paraId="7AB9DEAF" w14:textId="77777777" w:rsidR="00606BF1" w:rsidRDefault="002B1743" w:rsidP="00E01B66">
      <w:r>
        <w:t xml:space="preserve">Du lander på Moesgaard Museums hjemmeside, hvor du på forsiden bliver præsenteret for deres særudstilling </w:t>
      </w:r>
      <w:r w:rsidR="008967C2">
        <w:t>”</w:t>
      </w:r>
      <w:r w:rsidR="00AD5971">
        <w:t>Egypten – besat af livet</w:t>
      </w:r>
      <w:r w:rsidR="008967C2">
        <w:t>”</w:t>
      </w:r>
      <w:r w:rsidR="00AD5971">
        <w:t xml:space="preserve">. </w:t>
      </w:r>
      <w:r w:rsidR="00004D6A">
        <w:t>Du klikker ind på</w:t>
      </w:r>
      <w:r w:rsidR="007A1E62">
        <w:t xml:space="preserve"> </w:t>
      </w:r>
      <w:r w:rsidR="002A031E">
        <w:t xml:space="preserve">udstillingens </w:t>
      </w:r>
      <w:r w:rsidR="007476B3">
        <w:t xml:space="preserve">side og </w:t>
      </w:r>
      <w:r w:rsidR="008B490A">
        <w:t xml:space="preserve">bliver mødt </w:t>
      </w:r>
      <w:r w:rsidR="00B73A23">
        <w:t>af en skydedør</w:t>
      </w:r>
      <w:r w:rsidR="008B490A">
        <w:t>. Som du scroller ned</w:t>
      </w:r>
      <w:r w:rsidR="0007323F">
        <w:t>,</w:t>
      </w:r>
      <w:r w:rsidR="008B490A">
        <w:t xml:space="preserve"> åbner døre</w:t>
      </w:r>
      <w:r w:rsidR="00B73A23">
        <w:t>n</w:t>
      </w:r>
      <w:r w:rsidR="008B490A">
        <w:t xml:space="preserve"> sig</w:t>
      </w:r>
      <w:r w:rsidR="00B73A23">
        <w:t>,</w:t>
      </w:r>
      <w:r w:rsidR="008B490A">
        <w:t xml:space="preserve"> og du bliver taget med </w:t>
      </w:r>
      <w:r w:rsidR="003A2CF0">
        <w:t>på rejsen</w:t>
      </w:r>
      <w:r w:rsidR="006E6D32">
        <w:t xml:space="preserve"> </w:t>
      </w:r>
      <w:r w:rsidR="00466706">
        <w:t>gennem</w:t>
      </w:r>
      <w:r w:rsidR="004372D8">
        <w:t xml:space="preserve"> balsameringen, videre gennem dødsrige</w:t>
      </w:r>
      <w:r w:rsidR="00926463">
        <w:t xml:space="preserve">t og slutteligt ind i efterlivet. </w:t>
      </w:r>
      <w:r w:rsidR="00293A28">
        <w:t>På denne rejse vil du blive præsente</w:t>
      </w:r>
      <w:r w:rsidR="00E307AB">
        <w:t>ret for</w:t>
      </w:r>
      <w:r w:rsidR="001B5973">
        <w:t xml:space="preserve"> </w:t>
      </w:r>
      <w:r w:rsidR="00BD7521">
        <w:t xml:space="preserve">små </w:t>
      </w:r>
      <w:proofErr w:type="spellStart"/>
      <w:r w:rsidR="002531E4" w:rsidRPr="00853F0D">
        <w:t>sneak</w:t>
      </w:r>
      <w:proofErr w:type="spellEnd"/>
      <w:r w:rsidR="002531E4" w:rsidRPr="00853F0D">
        <w:t xml:space="preserve"> </w:t>
      </w:r>
      <w:proofErr w:type="spellStart"/>
      <w:r w:rsidR="002531E4" w:rsidRPr="00853F0D">
        <w:t>peaks</w:t>
      </w:r>
      <w:proofErr w:type="spellEnd"/>
      <w:r w:rsidR="00BD7521">
        <w:t xml:space="preserve"> af</w:t>
      </w:r>
      <w:r w:rsidR="00E307AB">
        <w:t xml:space="preserve"> ritualer</w:t>
      </w:r>
      <w:r w:rsidR="003B3FB7">
        <w:t xml:space="preserve">, som </w:t>
      </w:r>
      <w:r w:rsidR="00086C7E">
        <w:t xml:space="preserve">alle har til formål at skabe </w:t>
      </w:r>
      <w:r w:rsidR="00D02568">
        <w:t xml:space="preserve">og muliggøre </w:t>
      </w:r>
      <w:r w:rsidR="00086C7E">
        <w:t xml:space="preserve">det bedst mulige efterliv, hvor </w:t>
      </w:r>
      <w:r w:rsidR="004E53D8">
        <w:t xml:space="preserve">man </w:t>
      </w:r>
      <w:r w:rsidR="000311AC">
        <w:t>vil finde sin plads hos guder og forfædre</w:t>
      </w:r>
      <w:r w:rsidR="00142FD9">
        <w:t>, hvorfra man</w:t>
      </w:r>
      <w:r w:rsidR="00642A78">
        <w:t xml:space="preserve"> vil medvirke til videre eksistens. </w:t>
      </w:r>
      <w:r w:rsidR="00853F0D">
        <w:t xml:space="preserve"> </w:t>
      </w:r>
    </w:p>
    <w:p w14:paraId="227E5CC3" w14:textId="352C2BA8" w:rsidR="002E2CDF" w:rsidRDefault="001F6BFA" w:rsidP="00E01B66">
      <w:pPr>
        <w:sectPr w:rsidR="002E2CDF" w:rsidSect="00367525">
          <w:type w:val="continuous"/>
          <w:pgSz w:w="11906" w:h="16838"/>
          <w:pgMar w:top="1701" w:right="1134" w:bottom="1701" w:left="1134" w:header="708" w:footer="708" w:gutter="0"/>
          <w:pgNumType w:start="0"/>
          <w:cols w:space="708"/>
          <w:titlePg/>
          <w:docGrid w:linePitch="360"/>
        </w:sectPr>
      </w:pPr>
      <w:r>
        <w:t xml:space="preserve">Denne </w:t>
      </w:r>
      <w:r w:rsidR="002F557B">
        <w:t xml:space="preserve"> oplevelse </w:t>
      </w:r>
    </w:p>
    <w:p w14:paraId="21D4459D" w14:textId="7C82F209" w:rsidR="00367525" w:rsidRDefault="00BA66F3" w:rsidP="00E01B66">
      <w:pPr>
        <w:sectPr w:rsidR="00367525" w:rsidSect="002E2CDF">
          <w:type w:val="continuous"/>
          <w:pgSz w:w="11906" w:h="16838"/>
          <w:pgMar w:top="1701" w:right="1134" w:bottom="1701" w:left="1134" w:header="708" w:footer="708" w:gutter="0"/>
          <w:pgNumType w:start="0"/>
          <w:cols w:space="708"/>
          <w:titlePg/>
          <w:docGrid w:linePitch="360"/>
        </w:sectPr>
      </w:pPr>
      <w:r>
        <w:t xml:space="preserve"> </w:t>
      </w:r>
    </w:p>
    <w:p w14:paraId="605CF91A" w14:textId="6B285794" w:rsidR="00903164" w:rsidRDefault="00903164" w:rsidP="00E01B66">
      <w:r>
        <w:br w:type="page"/>
      </w:r>
      <w:r w:rsidR="00926463">
        <w:t xml:space="preserve"> </w:t>
      </w:r>
    </w:p>
    <w:p w14:paraId="13A838B3" w14:textId="77777777" w:rsidR="004C6BFD" w:rsidRDefault="00EC5464" w:rsidP="005D67F9">
      <w:pPr>
        <w:pStyle w:val="Overskrift1"/>
      </w:pPr>
      <w:bookmarkStart w:id="8" w:name="_Toc151967442"/>
      <w:bookmarkStart w:id="9" w:name="_Toc151984250"/>
      <w:commentRangeStart w:id="10"/>
      <w:r>
        <w:t>Projektstyring</w:t>
      </w:r>
      <w:bookmarkStart w:id="11" w:name="_Toc151967197"/>
      <w:bookmarkEnd w:id="9"/>
      <w:r w:rsidR="009A0F6F">
        <w:t xml:space="preserve"> </w:t>
      </w:r>
    </w:p>
    <w:p w14:paraId="0FD747B0" w14:textId="4F704BF8" w:rsidR="008A472A" w:rsidRPr="00C14C11" w:rsidRDefault="00512650" w:rsidP="008A472A">
      <w:pPr>
        <w:rPr>
          <w:sz w:val="18"/>
          <w:szCs w:val="18"/>
        </w:rPr>
      </w:pPr>
      <w:r w:rsidRPr="00C14C11">
        <w:rPr>
          <w:sz w:val="18"/>
          <w:szCs w:val="18"/>
        </w:rPr>
        <w:t xml:space="preserve">- </w:t>
      </w:r>
      <w:r w:rsidR="005D67F9" w:rsidRPr="00C14C11">
        <w:rPr>
          <w:sz w:val="18"/>
          <w:szCs w:val="18"/>
        </w:rPr>
        <w:t>a</w:t>
      </w:r>
      <w:r w:rsidR="008A472A" w:rsidRPr="00C14C11">
        <w:rPr>
          <w:sz w:val="18"/>
          <w:szCs w:val="18"/>
        </w:rPr>
        <w:t>f Charlotte Xenia Nørgaard</w:t>
      </w:r>
      <w:bookmarkEnd w:id="8"/>
      <w:bookmarkEnd w:id="11"/>
    </w:p>
    <w:p w14:paraId="6DCD0E0E" w14:textId="77777777" w:rsidR="002E2CDF" w:rsidRDefault="002E2CDF">
      <w:pPr>
        <w:sectPr w:rsidR="002E2CDF" w:rsidSect="002E2CDF">
          <w:type w:val="continuous"/>
          <w:pgSz w:w="11906" w:h="16838"/>
          <w:pgMar w:top="1701" w:right="1134" w:bottom="1701" w:left="1134" w:header="708" w:footer="708" w:gutter="0"/>
          <w:pgNumType w:start="0"/>
          <w:cols w:space="708"/>
          <w:titlePg/>
          <w:docGrid w:linePitch="360"/>
        </w:sectPr>
      </w:pPr>
    </w:p>
    <w:p w14:paraId="7C6D41EC" w14:textId="77777777" w:rsidR="00895F8F" w:rsidRDefault="00B81D6C">
      <w:pPr>
        <w:rPr>
          <w:i/>
          <w:iCs/>
        </w:rPr>
      </w:pPr>
      <w:r>
        <w:t>I projektets begyndelse blev der i fællesskab</w:t>
      </w:r>
      <w:r w:rsidR="001269D8">
        <w:t xml:space="preserve"> udarbejdet en gruppe</w:t>
      </w:r>
      <w:r w:rsidR="007F6E07">
        <w:t>kontrakt</w:t>
      </w:r>
      <w:r w:rsidR="001269D8">
        <w:t xml:space="preserve">, som </w:t>
      </w:r>
      <w:r w:rsidR="00440555">
        <w:t>ha</w:t>
      </w:r>
      <w:r w:rsidR="00BF4D3E">
        <w:t xml:space="preserve">r </w:t>
      </w:r>
      <w:r w:rsidR="00854581">
        <w:t xml:space="preserve">fungeret som </w:t>
      </w:r>
      <w:r w:rsidR="00365C09">
        <w:t>fundament og guideline for samarbejdet</w:t>
      </w:r>
      <w:r w:rsidR="001653F5">
        <w:t xml:space="preserve"> </w:t>
      </w:r>
      <w:r w:rsidR="00680423">
        <w:t>gennem projekt</w:t>
      </w:r>
      <w:r w:rsidR="00763330">
        <w:t>perioden</w:t>
      </w:r>
      <w:r w:rsidR="00FE67A9">
        <w:t xml:space="preserve">. </w:t>
      </w:r>
      <w:r w:rsidR="00FA5C3E">
        <w:t xml:space="preserve">Gruppekontrakten har skabt mulighed for vekslende arbejde, hvor </w:t>
      </w:r>
      <w:r w:rsidR="00A61035">
        <w:t>man har kunnet regne med hinanden</w:t>
      </w:r>
      <w:r w:rsidR="00FE45FE">
        <w:t xml:space="preserve">, men også skabt rammerne for </w:t>
      </w:r>
      <w:r w:rsidR="00EB202E">
        <w:t xml:space="preserve">konflikthåndtering, hvis </w:t>
      </w:r>
      <w:r w:rsidR="0041212D">
        <w:t>behovet skulle opstå.</w:t>
      </w:r>
      <w:r w:rsidR="006E4B00">
        <w:t xml:space="preserve"> Gruppekontrakten kan ses i </w:t>
      </w:r>
      <w:r w:rsidR="006E4B00" w:rsidRPr="00895F8F">
        <w:rPr>
          <w:i/>
          <w:iCs/>
        </w:rPr>
        <w:t>Bilag 1.1 – Gruppekontrak</w:t>
      </w:r>
      <w:r w:rsidR="00895F8F" w:rsidRPr="00895F8F">
        <w:rPr>
          <w:i/>
          <w:iCs/>
        </w:rPr>
        <w:t>t.</w:t>
      </w:r>
    </w:p>
    <w:p w14:paraId="6004F28C" w14:textId="6F68437D" w:rsidR="005C7957" w:rsidRDefault="002F56E8">
      <w:r>
        <w:t xml:space="preserve">Til projektet er der anvendt </w:t>
      </w:r>
      <w:proofErr w:type="spellStart"/>
      <w:r>
        <w:t>Trello</w:t>
      </w:r>
      <w:proofErr w:type="spellEnd"/>
      <w:r>
        <w:t xml:space="preserve"> </w:t>
      </w:r>
      <w:r w:rsidR="00571CF0">
        <w:t xml:space="preserve">samt </w:t>
      </w:r>
      <w:proofErr w:type="spellStart"/>
      <w:r>
        <w:t>Plan</w:t>
      </w:r>
      <w:r w:rsidR="00A90C96">
        <w:t>y</w:t>
      </w:r>
      <w:r>
        <w:t>way</w:t>
      </w:r>
      <w:proofErr w:type="spellEnd"/>
      <w:r w:rsidR="00330AB4">
        <w:t xml:space="preserve"> </w:t>
      </w:r>
      <w:r w:rsidR="000A0672">
        <w:t>udvidelsen</w:t>
      </w:r>
      <w:r>
        <w:t xml:space="preserve"> </w:t>
      </w:r>
      <w:r w:rsidR="00571CF0">
        <w:t xml:space="preserve">som projektstyring. </w:t>
      </w:r>
      <w:proofErr w:type="spellStart"/>
      <w:r w:rsidR="00571CF0">
        <w:t>Trello</w:t>
      </w:r>
      <w:proofErr w:type="spellEnd"/>
      <w:r w:rsidR="00571CF0">
        <w:t xml:space="preserve"> er </w:t>
      </w:r>
      <w:r w:rsidR="000A0672">
        <w:t>brugt til at skabe overblik over proj</w:t>
      </w:r>
      <w:r w:rsidR="000E7B39">
        <w:t xml:space="preserve">ektets delopgaver, hvor </w:t>
      </w:r>
      <w:proofErr w:type="spellStart"/>
      <w:r w:rsidR="008B1048">
        <w:t>Plan</w:t>
      </w:r>
      <w:r w:rsidR="00A90C96">
        <w:t>y</w:t>
      </w:r>
      <w:r w:rsidR="008B1048">
        <w:t>way</w:t>
      </w:r>
      <w:proofErr w:type="spellEnd"/>
      <w:r w:rsidR="00713483">
        <w:t xml:space="preserve"> har hjulpet med at </w:t>
      </w:r>
      <w:r w:rsidR="005C7957">
        <w:t xml:space="preserve">skabe overblik over den tid, som har været til rådighed. </w:t>
      </w:r>
    </w:p>
    <w:p w14:paraId="655174AF" w14:textId="702E5065" w:rsidR="002B21CF" w:rsidRPr="009839E1" w:rsidRDefault="005C7957">
      <w:pPr>
        <w:rPr>
          <w:i/>
          <w:iCs/>
        </w:rPr>
      </w:pPr>
      <w:r>
        <w:t>Planen er løben</w:t>
      </w:r>
      <w:r w:rsidR="00807896">
        <w:t>de blevet rettet til efter behov. Et eksempel på ændring</w:t>
      </w:r>
      <w:r w:rsidR="00352913">
        <w:t>er</w:t>
      </w:r>
      <w:r w:rsidR="00807896">
        <w:t xml:space="preserve"> har været</w:t>
      </w:r>
      <w:r w:rsidR="00352913">
        <w:t xml:space="preserve">, at de planlagte interviews med kunden er blevet </w:t>
      </w:r>
      <w:r w:rsidR="002B21CF">
        <w:t xml:space="preserve">flyttet. </w:t>
      </w:r>
      <w:r w:rsidR="00EB7C4A">
        <w:t xml:space="preserve">Udsnit af </w:t>
      </w:r>
      <w:r w:rsidR="00A1506E">
        <w:t>t</w:t>
      </w:r>
      <w:r w:rsidR="002B21CF">
        <w:t xml:space="preserve">idsplanen kan ses i </w:t>
      </w:r>
      <w:r w:rsidR="00724A07">
        <w:rPr>
          <w:i/>
          <w:iCs/>
        </w:rPr>
        <w:t>Figur 1</w:t>
      </w:r>
      <w:r w:rsidR="00D2072A">
        <w:rPr>
          <w:i/>
          <w:iCs/>
        </w:rPr>
        <w:t xml:space="preserve"> </w:t>
      </w:r>
      <w:r w:rsidR="002B21CF">
        <w:rPr>
          <w:i/>
          <w:iCs/>
        </w:rPr>
        <w:t>– Tidsplan</w:t>
      </w:r>
      <w:r w:rsidR="00A1506E">
        <w:t>, den fulde ti</w:t>
      </w:r>
      <w:r w:rsidR="009839E1">
        <w:t xml:space="preserve">dsplan kan ses i </w:t>
      </w:r>
      <w:r w:rsidR="009839E1">
        <w:rPr>
          <w:i/>
          <w:iCs/>
        </w:rPr>
        <w:t xml:space="preserve">Bilag </w:t>
      </w:r>
      <w:r w:rsidR="00956F4C">
        <w:rPr>
          <w:i/>
          <w:iCs/>
        </w:rPr>
        <w:t xml:space="preserve">2.1 </w:t>
      </w:r>
      <w:r w:rsidR="00690E38">
        <w:rPr>
          <w:i/>
          <w:iCs/>
        </w:rPr>
        <w:t>–</w:t>
      </w:r>
      <w:r w:rsidR="00956F4C">
        <w:rPr>
          <w:i/>
          <w:iCs/>
        </w:rPr>
        <w:t xml:space="preserve"> </w:t>
      </w:r>
      <w:commentRangeStart w:id="12"/>
      <w:r w:rsidR="00956F4C">
        <w:rPr>
          <w:i/>
          <w:iCs/>
        </w:rPr>
        <w:t>Tidsplan</w:t>
      </w:r>
      <w:commentRangeEnd w:id="12"/>
      <w:r w:rsidR="00690E38">
        <w:rPr>
          <w:rStyle w:val="Kommentarhenvisning"/>
        </w:rPr>
        <w:commentReference w:id="12"/>
      </w:r>
      <w:r w:rsidR="00690E38">
        <w:rPr>
          <w:i/>
          <w:iCs/>
        </w:rPr>
        <w:t>.</w:t>
      </w:r>
    </w:p>
    <w:p w14:paraId="6EA12EC3" w14:textId="50857A41" w:rsidR="002E2CDF" w:rsidRDefault="00724A07">
      <w:pPr>
        <w:sectPr w:rsidR="002E2CDF" w:rsidSect="002E2CDF">
          <w:type w:val="continuous"/>
          <w:pgSz w:w="11906" w:h="16838"/>
          <w:pgMar w:top="1701" w:right="1134" w:bottom="1701" w:left="1134" w:header="708" w:footer="708" w:gutter="0"/>
          <w:pgNumType w:start="0"/>
          <w:cols w:num="2" w:space="708"/>
          <w:titlePg/>
          <w:docGrid w:linePitch="360"/>
        </w:sectPr>
      </w:pPr>
      <w:r>
        <w:t xml:space="preserve">Der er desuden anvendt mindmaps for at skabe retning. Både for at vælge </w:t>
      </w:r>
      <w:r w:rsidR="001134CB">
        <w:t xml:space="preserve">retning på projektet men også i designprocessen. Disse kan ses i </w:t>
      </w:r>
      <w:r w:rsidR="001134CB">
        <w:rPr>
          <w:i/>
          <w:iCs/>
        </w:rPr>
        <w:t xml:space="preserve">Bilag </w:t>
      </w:r>
      <w:r w:rsidR="00956F4C">
        <w:rPr>
          <w:i/>
          <w:iCs/>
        </w:rPr>
        <w:t>3</w:t>
      </w:r>
      <w:r w:rsidR="00D3263F">
        <w:rPr>
          <w:i/>
          <w:iCs/>
        </w:rPr>
        <w:t>.1</w:t>
      </w:r>
      <w:r w:rsidR="000E0CAB">
        <w:rPr>
          <w:i/>
          <w:iCs/>
        </w:rPr>
        <w:t>-</w:t>
      </w:r>
      <w:r w:rsidR="00956F4C">
        <w:rPr>
          <w:i/>
          <w:iCs/>
        </w:rPr>
        <w:t>3</w:t>
      </w:r>
      <w:r w:rsidR="000E0CAB">
        <w:rPr>
          <w:i/>
          <w:iCs/>
        </w:rPr>
        <w:t>.2 – Mindmaps</w:t>
      </w:r>
      <w:r w:rsidR="000E0CAB">
        <w:t>.</w:t>
      </w:r>
      <w:commentRangeEnd w:id="10"/>
      <w:r w:rsidR="00423AD0">
        <w:rPr>
          <w:rStyle w:val="Kommentarhenvisning"/>
        </w:rPr>
        <w:commentReference w:id="10"/>
      </w:r>
    </w:p>
    <w:p w14:paraId="20AFF241" w14:textId="3425F8C2" w:rsidR="00017983" w:rsidRDefault="00017983">
      <w:r>
        <w:br w:type="page"/>
      </w:r>
    </w:p>
    <w:p w14:paraId="434922DD" w14:textId="77777777" w:rsidR="00AE401F" w:rsidRPr="00895F8F" w:rsidRDefault="00AE401F">
      <w:pPr>
        <w:rPr>
          <w:i/>
          <w:iCs/>
        </w:rPr>
      </w:pPr>
    </w:p>
    <w:p w14:paraId="689E182D" w14:textId="0D839D4F" w:rsidR="002A4E62" w:rsidRDefault="00903164" w:rsidP="00A40131">
      <w:pPr>
        <w:pStyle w:val="Overskrift1"/>
      </w:pPr>
      <w:bookmarkStart w:id="13" w:name="_Toc151967443"/>
      <w:bookmarkStart w:id="14" w:name="_Toc151984251"/>
      <w:commentRangeStart w:id="15"/>
      <w:r>
        <w:t>Problem</w:t>
      </w:r>
      <w:bookmarkEnd w:id="13"/>
      <w:r w:rsidR="005F2094">
        <w:t>stilling</w:t>
      </w:r>
      <w:bookmarkEnd w:id="14"/>
    </w:p>
    <w:p w14:paraId="7FF2CB73" w14:textId="5B7661E5" w:rsidR="00A40131" w:rsidRPr="00C14C11" w:rsidRDefault="00A40131" w:rsidP="00A40131">
      <w:pPr>
        <w:rPr>
          <w:sz w:val="18"/>
          <w:szCs w:val="18"/>
        </w:rPr>
      </w:pPr>
      <w:r w:rsidRPr="00C14C11">
        <w:rPr>
          <w:sz w:val="18"/>
          <w:szCs w:val="18"/>
        </w:rPr>
        <w:t xml:space="preserve">- af Charlotte Xenia Nørgaard </w:t>
      </w:r>
    </w:p>
    <w:p w14:paraId="080D2F2B" w14:textId="77777777" w:rsidR="00DD5C85" w:rsidRDefault="00DD5C85" w:rsidP="002A4E62">
      <w:pPr>
        <w:rPr>
          <w:sz w:val="24"/>
          <w:szCs w:val="24"/>
        </w:rPr>
        <w:sectPr w:rsidR="00DD5C85" w:rsidSect="002E2CDF">
          <w:type w:val="continuous"/>
          <w:pgSz w:w="11906" w:h="16838"/>
          <w:pgMar w:top="1701" w:right="1134" w:bottom="1701" w:left="1134" w:header="708" w:footer="708" w:gutter="0"/>
          <w:pgNumType w:start="0"/>
          <w:cols w:space="708"/>
          <w:titlePg/>
          <w:docGrid w:linePitch="360"/>
        </w:sectPr>
      </w:pPr>
    </w:p>
    <w:p w14:paraId="209D7074" w14:textId="5BF7FF21" w:rsidR="002A4E62" w:rsidRDefault="000E5C26" w:rsidP="002A4E62">
      <w:pPr>
        <w:rPr>
          <w:sz w:val="28"/>
          <w:szCs w:val="28"/>
        </w:rPr>
      </w:pPr>
      <w:r w:rsidRPr="1CE4BA14">
        <w:rPr>
          <w:sz w:val="24"/>
          <w:szCs w:val="24"/>
        </w:rPr>
        <w:t xml:space="preserve">Oldtidens Egypten er en </w:t>
      </w:r>
      <w:r w:rsidR="003C2CDF" w:rsidRPr="1CE4BA14">
        <w:rPr>
          <w:sz w:val="24"/>
          <w:szCs w:val="24"/>
        </w:rPr>
        <w:t>kultur der</w:t>
      </w:r>
      <w:r w:rsidR="00C62CFE" w:rsidRPr="1CE4BA14">
        <w:rPr>
          <w:sz w:val="24"/>
          <w:szCs w:val="24"/>
        </w:rPr>
        <w:t>,</w:t>
      </w:r>
      <w:r w:rsidR="00A26625" w:rsidRPr="1CE4BA14">
        <w:rPr>
          <w:sz w:val="24"/>
          <w:szCs w:val="24"/>
        </w:rPr>
        <w:t xml:space="preserve"> med </w:t>
      </w:r>
      <w:r w:rsidR="0092218D" w:rsidRPr="1CE4BA14">
        <w:rPr>
          <w:sz w:val="24"/>
          <w:szCs w:val="24"/>
        </w:rPr>
        <w:t xml:space="preserve">sine </w:t>
      </w:r>
      <w:r w:rsidR="00C62CFE" w:rsidRPr="1CE4BA14">
        <w:rPr>
          <w:sz w:val="24"/>
          <w:szCs w:val="24"/>
        </w:rPr>
        <w:t xml:space="preserve">storslåede </w:t>
      </w:r>
      <w:r w:rsidR="0092218D" w:rsidRPr="1CE4BA14">
        <w:rPr>
          <w:sz w:val="24"/>
          <w:szCs w:val="24"/>
        </w:rPr>
        <w:t>pyramider, artefakter</w:t>
      </w:r>
      <w:r w:rsidR="00E455DE" w:rsidRPr="1CE4BA14">
        <w:rPr>
          <w:sz w:val="24"/>
          <w:szCs w:val="24"/>
        </w:rPr>
        <w:t>, skikke og myter</w:t>
      </w:r>
      <w:r w:rsidR="00C62CFE" w:rsidRPr="1CE4BA14">
        <w:rPr>
          <w:sz w:val="24"/>
          <w:szCs w:val="24"/>
        </w:rPr>
        <w:t>,</w:t>
      </w:r>
      <w:r w:rsidR="003C2CDF" w:rsidRPr="1CE4BA14">
        <w:rPr>
          <w:sz w:val="24"/>
          <w:szCs w:val="24"/>
        </w:rPr>
        <w:t xml:space="preserve"> </w:t>
      </w:r>
      <w:r w:rsidR="008626D1" w:rsidRPr="1CE4BA14">
        <w:rPr>
          <w:sz w:val="24"/>
          <w:szCs w:val="24"/>
        </w:rPr>
        <w:t xml:space="preserve">har </w:t>
      </w:r>
      <w:r w:rsidR="00144AB4" w:rsidRPr="1CE4BA14">
        <w:rPr>
          <w:sz w:val="24"/>
          <w:szCs w:val="24"/>
        </w:rPr>
        <w:t>fascineret</w:t>
      </w:r>
      <w:r w:rsidR="00F758C7" w:rsidRPr="1CE4BA14">
        <w:rPr>
          <w:sz w:val="24"/>
          <w:szCs w:val="24"/>
        </w:rPr>
        <w:t xml:space="preserve"> og dra</w:t>
      </w:r>
      <w:r w:rsidR="008C7AEA" w:rsidRPr="1CE4BA14">
        <w:rPr>
          <w:sz w:val="24"/>
          <w:szCs w:val="24"/>
        </w:rPr>
        <w:t xml:space="preserve">get mennesker fra </w:t>
      </w:r>
      <w:r w:rsidR="001E382D" w:rsidRPr="1CE4BA14">
        <w:rPr>
          <w:sz w:val="24"/>
          <w:szCs w:val="24"/>
        </w:rPr>
        <w:t>hele verden</w:t>
      </w:r>
      <w:r w:rsidR="00C62CFE" w:rsidRPr="1CE4BA14">
        <w:rPr>
          <w:sz w:val="24"/>
          <w:szCs w:val="24"/>
        </w:rPr>
        <w:t xml:space="preserve"> gennem </w:t>
      </w:r>
      <w:r w:rsidR="008A4C47" w:rsidRPr="1CE4BA14">
        <w:rPr>
          <w:sz w:val="24"/>
          <w:szCs w:val="24"/>
        </w:rPr>
        <w:t>flere tusinde år</w:t>
      </w:r>
      <w:r w:rsidR="00DC30E5" w:rsidRPr="1CE4BA14">
        <w:rPr>
          <w:sz w:val="24"/>
          <w:szCs w:val="24"/>
        </w:rPr>
        <w:t xml:space="preserve">. </w:t>
      </w:r>
      <w:r w:rsidR="000F4BEE" w:rsidRPr="1CE4BA14">
        <w:rPr>
          <w:sz w:val="24"/>
          <w:szCs w:val="24"/>
        </w:rPr>
        <w:t>På Moesgaard</w:t>
      </w:r>
      <w:r w:rsidR="003725E3" w:rsidRPr="1CE4BA14">
        <w:rPr>
          <w:sz w:val="24"/>
          <w:szCs w:val="24"/>
        </w:rPr>
        <w:t xml:space="preserve"> Museum</w:t>
      </w:r>
      <w:r w:rsidR="000F4BEE" w:rsidRPr="1CE4BA14">
        <w:rPr>
          <w:sz w:val="24"/>
          <w:szCs w:val="24"/>
        </w:rPr>
        <w:t xml:space="preserve"> </w:t>
      </w:r>
      <w:r w:rsidR="005F0BAE" w:rsidRPr="1CE4BA14">
        <w:rPr>
          <w:sz w:val="24"/>
          <w:szCs w:val="24"/>
        </w:rPr>
        <w:t>danner den egyptiske udstilling bro me</w:t>
      </w:r>
      <w:r w:rsidR="000A410A" w:rsidRPr="1CE4BA14">
        <w:rPr>
          <w:sz w:val="24"/>
          <w:szCs w:val="24"/>
        </w:rPr>
        <w:t>llem</w:t>
      </w:r>
      <w:r w:rsidR="004A2F96" w:rsidRPr="1CE4BA14">
        <w:rPr>
          <w:sz w:val="24"/>
          <w:szCs w:val="24"/>
        </w:rPr>
        <w:t xml:space="preserve"> fortid</w:t>
      </w:r>
      <w:r w:rsidR="000B664F" w:rsidRPr="1CE4BA14">
        <w:rPr>
          <w:sz w:val="24"/>
          <w:szCs w:val="24"/>
        </w:rPr>
        <w:t>en</w:t>
      </w:r>
      <w:r w:rsidR="004A2F96" w:rsidRPr="1CE4BA14">
        <w:rPr>
          <w:sz w:val="24"/>
          <w:szCs w:val="24"/>
        </w:rPr>
        <w:t xml:space="preserve"> og nutid</w:t>
      </w:r>
      <w:r w:rsidR="000B664F" w:rsidRPr="1CE4BA14">
        <w:rPr>
          <w:sz w:val="24"/>
          <w:szCs w:val="24"/>
        </w:rPr>
        <w:t>en</w:t>
      </w:r>
      <w:r w:rsidR="00151C52" w:rsidRPr="1CE4BA14">
        <w:rPr>
          <w:sz w:val="24"/>
          <w:szCs w:val="24"/>
        </w:rPr>
        <w:t xml:space="preserve">, hvor </w:t>
      </w:r>
      <w:r w:rsidR="000B664F" w:rsidRPr="1CE4BA14">
        <w:rPr>
          <w:sz w:val="24"/>
          <w:szCs w:val="24"/>
        </w:rPr>
        <w:t xml:space="preserve">besøgende </w:t>
      </w:r>
      <w:r w:rsidR="00151C52" w:rsidRPr="1CE4BA14">
        <w:rPr>
          <w:sz w:val="24"/>
          <w:szCs w:val="24"/>
        </w:rPr>
        <w:t xml:space="preserve">kan </w:t>
      </w:r>
      <w:r w:rsidR="000B664F" w:rsidRPr="1CE4BA14">
        <w:rPr>
          <w:sz w:val="24"/>
          <w:szCs w:val="24"/>
        </w:rPr>
        <w:t>træde ind i en verden af mystik</w:t>
      </w:r>
      <w:r w:rsidR="0085107D" w:rsidRPr="1CE4BA14">
        <w:rPr>
          <w:sz w:val="24"/>
          <w:szCs w:val="24"/>
        </w:rPr>
        <w:t xml:space="preserve"> og</w:t>
      </w:r>
      <w:r w:rsidR="000B664F" w:rsidRPr="1CE4BA14">
        <w:rPr>
          <w:sz w:val="24"/>
          <w:szCs w:val="24"/>
        </w:rPr>
        <w:t xml:space="preserve"> traditioner</w:t>
      </w:r>
      <w:r w:rsidR="0085107D" w:rsidRPr="1CE4BA14">
        <w:rPr>
          <w:sz w:val="24"/>
          <w:szCs w:val="24"/>
        </w:rPr>
        <w:t>.</w:t>
      </w:r>
    </w:p>
    <w:p w14:paraId="54FF31AB" w14:textId="6FE3E002" w:rsidR="004A2F96" w:rsidRDefault="00930E14" w:rsidP="002A4E62">
      <w:pPr>
        <w:rPr>
          <w:sz w:val="28"/>
          <w:szCs w:val="28"/>
        </w:rPr>
      </w:pPr>
      <w:r w:rsidRPr="1CE4BA14">
        <w:rPr>
          <w:sz w:val="24"/>
          <w:szCs w:val="24"/>
        </w:rPr>
        <w:t>I</w:t>
      </w:r>
      <w:r w:rsidR="008B73AB" w:rsidRPr="1CE4BA14">
        <w:rPr>
          <w:sz w:val="24"/>
          <w:szCs w:val="24"/>
        </w:rPr>
        <w:t xml:space="preserve"> </w:t>
      </w:r>
      <w:r w:rsidR="00EC7562" w:rsidRPr="1CE4BA14">
        <w:rPr>
          <w:sz w:val="24"/>
          <w:szCs w:val="24"/>
        </w:rPr>
        <w:t xml:space="preserve">den digitale tid vi lever i, </w:t>
      </w:r>
      <w:r w:rsidR="00820D2A" w:rsidRPr="1CE4BA14">
        <w:rPr>
          <w:sz w:val="24"/>
          <w:szCs w:val="24"/>
        </w:rPr>
        <w:t>hvor</w:t>
      </w:r>
      <w:r w:rsidR="00EC7562" w:rsidRPr="1CE4BA14">
        <w:rPr>
          <w:sz w:val="24"/>
          <w:szCs w:val="24"/>
        </w:rPr>
        <w:t xml:space="preserve"> vores verden </w:t>
      </w:r>
      <w:r w:rsidR="00577068" w:rsidRPr="1CE4BA14">
        <w:rPr>
          <w:sz w:val="24"/>
          <w:szCs w:val="24"/>
        </w:rPr>
        <w:t>ofte</w:t>
      </w:r>
      <w:r w:rsidR="00820D2A" w:rsidRPr="1CE4BA14">
        <w:rPr>
          <w:sz w:val="24"/>
          <w:szCs w:val="24"/>
        </w:rPr>
        <w:t xml:space="preserve"> er</w:t>
      </w:r>
      <w:r w:rsidR="00577068" w:rsidRPr="1CE4BA14">
        <w:rPr>
          <w:sz w:val="24"/>
          <w:szCs w:val="24"/>
        </w:rPr>
        <w:t xml:space="preserve"> forbundet gennem skærme og virtuelle oplevelser</w:t>
      </w:r>
      <w:r w:rsidR="004C0EDD" w:rsidRPr="1CE4BA14">
        <w:rPr>
          <w:sz w:val="24"/>
          <w:szCs w:val="24"/>
        </w:rPr>
        <w:t xml:space="preserve">, </w:t>
      </w:r>
      <w:r w:rsidR="00170461" w:rsidRPr="1CE4BA14">
        <w:rPr>
          <w:sz w:val="24"/>
          <w:szCs w:val="24"/>
        </w:rPr>
        <w:t xml:space="preserve">rejser et spørgsmål sig: </w:t>
      </w:r>
      <w:r w:rsidR="006D6E30" w:rsidRPr="1CE4BA14">
        <w:rPr>
          <w:sz w:val="24"/>
          <w:szCs w:val="24"/>
        </w:rPr>
        <w:t>Hvorda</w:t>
      </w:r>
      <w:r w:rsidR="001B2D70" w:rsidRPr="1CE4BA14">
        <w:rPr>
          <w:sz w:val="24"/>
          <w:szCs w:val="24"/>
        </w:rPr>
        <w:t>n kan man skabe en di</w:t>
      </w:r>
      <w:r w:rsidR="0076740A" w:rsidRPr="1CE4BA14">
        <w:rPr>
          <w:sz w:val="24"/>
          <w:szCs w:val="24"/>
        </w:rPr>
        <w:t>g</w:t>
      </w:r>
      <w:r w:rsidR="006E1D40" w:rsidRPr="1CE4BA14">
        <w:rPr>
          <w:sz w:val="24"/>
          <w:szCs w:val="24"/>
        </w:rPr>
        <w:t xml:space="preserve">ital og interaktiv </w:t>
      </w:r>
      <w:r w:rsidR="0038186F" w:rsidRPr="1CE4BA14">
        <w:rPr>
          <w:sz w:val="24"/>
          <w:szCs w:val="24"/>
        </w:rPr>
        <w:t>fortælling</w:t>
      </w:r>
      <w:r w:rsidR="00F41733" w:rsidRPr="1CE4BA14">
        <w:rPr>
          <w:sz w:val="24"/>
          <w:szCs w:val="24"/>
        </w:rPr>
        <w:t>, som e</w:t>
      </w:r>
      <w:r w:rsidR="00414A95" w:rsidRPr="1CE4BA14">
        <w:rPr>
          <w:sz w:val="24"/>
          <w:szCs w:val="24"/>
        </w:rPr>
        <w:t>r så dragende</w:t>
      </w:r>
      <w:r w:rsidR="007747C0" w:rsidRPr="1CE4BA14">
        <w:rPr>
          <w:sz w:val="24"/>
          <w:szCs w:val="24"/>
        </w:rPr>
        <w:t>, at den</w:t>
      </w:r>
      <w:r w:rsidR="00CC3B1E" w:rsidRPr="1CE4BA14">
        <w:rPr>
          <w:sz w:val="24"/>
          <w:szCs w:val="24"/>
        </w:rPr>
        <w:t xml:space="preserve"> </w:t>
      </w:r>
      <w:r w:rsidR="00267E0F" w:rsidRPr="1CE4BA14">
        <w:rPr>
          <w:sz w:val="24"/>
          <w:szCs w:val="24"/>
        </w:rPr>
        <w:t>guider brugeren ud til den fysiske udstilling?</w:t>
      </w:r>
    </w:p>
    <w:p w14:paraId="20BB0717" w14:textId="1F14F302" w:rsidR="00FD29A9" w:rsidRDefault="00FD29A9" w:rsidP="002A4E62">
      <w:pPr>
        <w:rPr>
          <w:sz w:val="28"/>
          <w:szCs w:val="28"/>
        </w:rPr>
      </w:pPr>
      <w:r w:rsidRPr="1CE4BA14">
        <w:rPr>
          <w:sz w:val="24"/>
          <w:szCs w:val="24"/>
        </w:rPr>
        <w:t>Dette pr</w:t>
      </w:r>
      <w:r w:rsidR="0026550E" w:rsidRPr="1CE4BA14">
        <w:rPr>
          <w:sz w:val="24"/>
          <w:szCs w:val="24"/>
        </w:rPr>
        <w:t>ojekt udspringer</w:t>
      </w:r>
      <w:r w:rsidR="00F33A34" w:rsidRPr="1CE4BA14">
        <w:rPr>
          <w:sz w:val="24"/>
          <w:szCs w:val="24"/>
        </w:rPr>
        <w:t xml:space="preserve"> </w:t>
      </w:r>
      <w:r w:rsidR="00A04E67" w:rsidRPr="1CE4BA14">
        <w:rPr>
          <w:sz w:val="24"/>
          <w:szCs w:val="24"/>
        </w:rPr>
        <w:t>af e</w:t>
      </w:r>
      <w:r w:rsidR="002A226E" w:rsidRPr="1CE4BA14">
        <w:rPr>
          <w:sz w:val="24"/>
          <w:szCs w:val="24"/>
        </w:rPr>
        <w:t xml:space="preserve">t ønske om at </w:t>
      </w:r>
      <w:r w:rsidR="004B34F0" w:rsidRPr="1CE4BA14">
        <w:rPr>
          <w:sz w:val="24"/>
          <w:szCs w:val="24"/>
        </w:rPr>
        <w:t>for</w:t>
      </w:r>
      <w:r w:rsidR="0026167D" w:rsidRPr="1CE4BA14">
        <w:rPr>
          <w:sz w:val="24"/>
          <w:szCs w:val="24"/>
        </w:rPr>
        <w:t>ene</w:t>
      </w:r>
      <w:r w:rsidR="001413AF" w:rsidRPr="1CE4BA14">
        <w:rPr>
          <w:sz w:val="24"/>
          <w:szCs w:val="24"/>
        </w:rPr>
        <w:t xml:space="preserve"> e</w:t>
      </w:r>
      <w:r w:rsidR="00AA06C1" w:rsidRPr="1CE4BA14">
        <w:rPr>
          <w:sz w:val="24"/>
          <w:szCs w:val="24"/>
        </w:rPr>
        <w:t>n digital oplevelse og</w:t>
      </w:r>
      <w:r w:rsidR="0026167D" w:rsidRPr="1CE4BA14">
        <w:rPr>
          <w:sz w:val="24"/>
          <w:szCs w:val="24"/>
        </w:rPr>
        <w:t xml:space="preserve"> d</w:t>
      </w:r>
      <w:r w:rsidR="001413AF" w:rsidRPr="1CE4BA14">
        <w:rPr>
          <w:sz w:val="24"/>
          <w:szCs w:val="24"/>
        </w:rPr>
        <w:t xml:space="preserve">en fysiske udstilling </w:t>
      </w:r>
      <w:r w:rsidR="00AA06C1" w:rsidRPr="1CE4BA14">
        <w:rPr>
          <w:sz w:val="24"/>
          <w:szCs w:val="24"/>
        </w:rPr>
        <w:t>ved at ska</w:t>
      </w:r>
      <w:r w:rsidR="0041415F" w:rsidRPr="1CE4BA14">
        <w:rPr>
          <w:sz w:val="24"/>
          <w:szCs w:val="24"/>
        </w:rPr>
        <w:t xml:space="preserve">be en fortælling </w:t>
      </w:r>
      <w:r w:rsidR="001F35A6" w:rsidRPr="1CE4BA14">
        <w:rPr>
          <w:sz w:val="24"/>
          <w:szCs w:val="24"/>
        </w:rPr>
        <w:t>som præsentere</w:t>
      </w:r>
      <w:r w:rsidR="0018309C" w:rsidRPr="1CE4BA14">
        <w:rPr>
          <w:sz w:val="24"/>
          <w:szCs w:val="24"/>
        </w:rPr>
        <w:t>r</w:t>
      </w:r>
      <w:r w:rsidR="001F35A6" w:rsidRPr="1CE4BA14">
        <w:rPr>
          <w:sz w:val="24"/>
          <w:szCs w:val="24"/>
        </w:rPr>
        <w:t xml:space="preserve"> den rige Egyptiske </w:t>
      </w:r>
      <w:r w:rsidR="00A75D60" w:rsidRPr="1CE4BA14">
        <w:rPr>
          <w:sz w:val="24"/>
          <w:szCs w:val="24"/>
        </w:rPr>
        <w:t>kulturarv</w:t>
      </w:r>
      <w:r w:rsidR="00221525" w:rsidRPr="1CE4BA14">
        <w:rPr>
          <w:sz w:val="24"/>
          <w:szCs w:val="24"/>
        </w:rPr>
        <w:t xml:space="preserve"> </w:t>
      </w:r>
      <w:r w:rsidR="004752D3" w:rsidRPr="1CE4BA14">
        <w:rPr>
          <w:sz w:val="24"/>
          <w:szCs w:val="24"/>
        </w:rPr>
        <w:t>på re</w:t>
      </w:r>
      <w:r w:rsidR="002875D6" w:rsidRPr="1CE4BA14">
        <w:rPr>
          <w:sz w:val="24"/>
          <w:szCs w:val="24"/>
        </w:rPr>
        <w:t>spektabel vis og samtidig</w:t>
      </w:r>
      <w:r w:rsidR="00865113" w:rsidRPr="1CE4BA14">
        <w:rPr>
          <w:sz w:val="24"/>
          <w:szCs w:val="24"/>
        </w:rPr>
        <w:t xml:space="preserve"> </w:t>
      </w:r>
      <w:r w:rsidR="002D710E" w:rsidRPr="1CE4BA14">
        <w:rPr>
          <w:sz w:val="24"/>
          <w:szCs w:val="24"/>
        </w:rPr>
        <w:t>fungere</w:t>
      </w:r>
      <w:r w:rsidR="00B16922" w:rsidRPr="1CE4BA14">
        <w:rPr>
          <w:sz w:val="24"/>
          <w:szCs w:val="24"/>
        </w:rPr>
        <w:t>r som et redskab til at</w:t>
      </w:r>
      <w:r w:rsidR="002875D6" w:rsidRPr="1CE4BA14">
        <w:rPr>
          <w:sz w:val="24"/>
          <w:szCs w:val="24"/>
        </w:rPr>
        <w:t xml:space="preserve"> </w:t>
      </w:r>
      <w:r w:rsidR="00CE3FAC" w:rsidRPr="1CE4BA14">
        <w:rPr>
          <w:sz w:val="24"/>
          <w:szCs w:val="24"/>
        </w:rPr>
        <w:t>tilskynde</w:t>
      </w:r>
      <w:r w:rsidR="00B16922" w:rsidRPr="1CE4BA14">
        <w:rPr>
          <w:sz w:val="24"/>
          <w:szCs w:val="24"/>
        </w:rPr>
        <w:t xml:space="preserve"> </w:t>
      </w:r>
      <w:r w:rsidR="00C43CB7" w:rsidRPr="1CE4BA14">
        <w:rPr>
          <w:sz w:val="24"/>
          <w:szCs w:val="24"/>
        </w:rPr>
        <w:t>den digitale bruger til at opleve</w:t>
      </w:r>
      <w:r w:rsidR="00063C97" w:rsidRPr="1CE4BA14">
        <w:rPr>
          <w:sz w:val="24"/>
          <w:szCs w:val="24"/>
        </w:rPr>
        <w:t xml:space="preserve"> udstillingen på</w:t>
      </w:r>
      <w:r w:rsidR="00C43CB7" w:rsidRPr="1CE4BA14">
        <w:rPr>
          <w:sz w:val="24"/>
          <w:szCs w:val="24"/>
        </w:rPr>
        <w:t xml:space="preserve"> </w:t>
      </w:r>
      <w:r w:rsidR="00DD75AE" w:rsidRPr="1CE4BA14">
        <w:rPr>
          <w:sz w:val="24"/>
          <w:szCs w:val="24"/>
        </w:rPr>
        <w:t>Moesgaard Museum</w:t>
      </w:r>
      <w:r w:rsidR="00063C97" w:rsidRPr="1CE4BA14">
        <w:rPr>
          <w:sz w:val="24"/>
          <w:szCs w:val="24"/>
        </w:rPr>
        <w:t>.</w:t>
      </w:r>
      <w:r w:rsidR="00DD75AE" w:rsidRPr="1CE4BA14">
        <w:rPr>
          <w:sz w:val="24"/>
          <w:szCs w:val="24"/>
        </w:rPr>
        <w:t xml:space="preserve"> </w:t>
      </w:r>
    </w:p>
    <w:p w14:paraId="0E077C86" w14:textId="7EA97E88" w:rsidR="0020586A" w:rsidRPr="00C96DE9" w:rsidRDefault="00163A35" w:rsidP="002A4E62">
      <w:pPr>
        <w:rPr>
          <w:sz w:val="28"/>
          <w:szCs w:val="28"/>
        </w:rPr>
      </w:pPr>
      <w:r w:rsidRPr="1CE4BA14">
        <w:rPr>
          <w:sz w:val="24"/>
          <w:szCs w:val="24"/>
        </w:rPr>
        <w:t xml:space="preserve">Gennem </w:t>
      </w:r>
      <w:proofErr w:type="spellStart"/>
      <w:r w:rsidRPr="1CE4BA14">
        <w:rPr>
          <w:sz w:val="24"/>
          <w:szCs w:val="24"/>
        </w:rPr>
        <w:t>multimediale</w:t>
      </w:r>
      <w:proofErr w:type="spellEnd"/>
      <w:r w:rsidRPr="1CE4BA14">
        <w:rPr>
          <w:sz w:val="24"/>
          <w:szCs w:val="24"/>
        </w:rPr>
        <w:t xml:space="preserve"> </w:t>
      </w:r>
      <w:r w:rsidR="004A3344" w:rsidRPr="1CE4BA14">
        <w:rPr>
          <w:sz w:val="24"/>
          <w:szCs w:val="24"/>
        </w:rPr>
        <w:t>redskaber som video, billede, tekst og lyd</w:t>
      </w:r>
      <w:r w:rsidR="006738ED" w:rsidRPr="1CE4BA14">
        <w:rPr>
          <w:sz w:val="24"/>
          <w:szCs w:val="24"/>
        </w:rPr>
        <w:t xml:space="preserve"> st</w:t>
      </w:r>
      <w:r w:rsidR="00323940" w:rsidRPr="1CE4BA14">
        <w:rPr>
          <w:sz w:val="24"/>
          <w:szCs w:val="24"/>
        </w:rPr>
        <w:t xml:space="preserve">ræber dette projekt efter at ”nudge” </w:t>
      </w:r>
      <w:r w:rsidR="004C6DCA" w:rsidRPr="1CE4BA14">
        <w:rPr>
          <w:sz w:val="24"/>
          <w:szCs w:val="24"/>
        </w:rPr>
        <w:t xml:space="preserve">digitale brugere til at træde ind i en fysisk verden af </w:t>
      </w:r>
      <w:r w:rsidR="009D740A" w:rsidRPr="1CE4BA14">
        <w:rPr>
          <w:sz w:val="24"/>
          <w:szCs w:val="24"/>
        </w:rPr>
        <w:t>historier, skikke og vidunderlige artefakter.</w:t>
      </w:r>
    </w:p>
    <w:p w14:paraId="7DC39C3D" w14:textId="633AD41E" w:rsidR="005026C7" w:rsidRDefault="005026C7" w:rsidP="00C96DE9">
      <w:pPr>
        <w:pStyle w:val="Overskrift2"/>
      </w:pPr>
      <w:bookmarkStart w:id="16" w:name="_Toc151984252"/>
      <w:r>
        <w:t>Problemformulering:</w:t>
      </w:r>
      <w:bookmarkEnd w:id="16"/>
    </w:p>
    <w:p w14:paraId="094547F7" w14:textId="733AC6E3" w:rsidR="008A6FD8" w:rsidRDefault="008A6FD8" w:rsidP="00DD5C85">
      <w:pPr>
        <w:pStyle w:val="Listeafsnit"/>
        <w:numPr>
          <w:ilvl w:val="0"/>
          <w:numId w:val="8"/>
        </w:numPr>
        <w:rPr>
          <w:sz w:val="28"/>
          <w:szCs w:val="28"/>
        </w:rPr>
      </w:pPr>
      <w:r w:rsidRPr="352F6075">
        <w:rPr>
          <w:sz w:val="24"/>
          <w:szCs w:val="24"/>
        </w:rPr>
        <w:t>Hvilke brugere besøger Moesgaard</w:t>
      </w:r>
      <w:r w:rsidR="00227C69" w:rsidRPr="352F6075">
        <w:rPr>
          <w:sz w:val="24"/>
          <w:szCs w:val="24"/>
        </w:rPr>
        <w:t xml:space="preserve"> Museum</w:t>
      </w:r>
      <w:r w:rsidRPr="352F6075">
        <w:rPr>
          <w:sz w:val="24"/>
          <w:szCs w:val="24"/>
        </w:rPr>
        <w:t xml:space="preserve">s </w:t>
      </w:r>
      <w:r w:rsidR="05474B25" w:rsidRPr="352F6075">
        <w:rPr>
          <w:sz w:val="24"/>
          <w:szCs w:val="24"/>
        </w:rPr>
        <w:t>website</w:t>
      </w:r>
      <w:r w:rsidR="00227C69" w:rsidRPr="352F6075">
        <w:rPr>
          <w:sz w:val="24"/>
          <w:szCs w:val="24"/>
        </w:rPr>
        <w:t>,</w:t>
      </w:r>
      <w:r w:rsidR="05474B25" w:rsidRPr="352F6075">
        <w:rPr>
          <w:sz w:val="24"/>
          <w:szCs w:val="24"/>
        </w:rPr>
        <w:t xml:space="preserve"> og</w:t>
      </w:r>
      <w:r w:rsidR="00D76331" w:rsidRPr="352F6075">
        <w:rPr>
          <w:sz w:val="24"/>
          <w:szCs w:val="24"/>
        </w:rPr>
        <w:t xml:space="preserve"> </w:t>
      </w:r>
      <w:r w:rsidR="1307BDD6" w:rsidRPr="352F6075">
        <w:rPr>
          <w:sz w:val="24"/>
          <w:szCs w:val="24"/>
        </w:rPr>
        <w:t>er der en sammenhæng mellem den digitale bruger og de besøgende gæster</w:t>
      </w:r>
      <w:r w:rsidR="000C33BF" w:rsidRPr="352F6075">
        <w:rPr>
          <w:sz w:val="24"/>
          <w:szCs w:val="24"/>
        </w:rPr>
        <w:t>?</w:t>
      </w:r>
    </w:p>
    <w:p w14:paraId="3B83EDF0" w14:textId="5FBCB045" w:rsidR="007F36A0" w:rsidRDefault="007F36A0" w:rsidP="00DD5C85">
      <w:pPr>
        <w:pStyle w:val="Listeafsnit"/>
        <w:numPr>
          <w:ilvl w:val="0"/>
          <w:numId w:val="8"/>
        </w:numPr>
        <w:rPr>
          <w:sz w:val="28"/>
          <w:szCs w:val="28"/>
        </w:rPr>
      </w:pPr>
      <w:r w:rsidRPr="352F6075">
        <w:rPr>
          <w:sz w:val="24"/>
          <w:szCs w:val="24"/>
        </w:rPr>
        <w:t xml:space="preserve">Hvordan kan man bruge grafiske virkemidler </w:t>
      </w:r>
      <w:r w:rsidR="4DB24BDD" w:rsidRPr="352F6075">
        <w:rPr>
          <w:sz w:val="24"/>
          <w:szCs w:val="24"/>
        </w:rPr>
        <w:t>i en digital prototype til</w:t>
      </w:r>
      <w:r w:rsidRPr="352F6075">
        <w:rPr>
          <w:sz w:val="24"/>
          <w:szCs w:val="24"/>
        </w:rPr>
        <w:t xml:space="preserve"> at </w:t>
      </w:r>
      <w:r w:rsidR="0658FAD7" w:rsidRPr="352F6075">
        <w:rPr>
          <w:sz w:val="24"/>
          <w:szCs w:val="24"/>
        </w:rPr>
        <w:t xml:space="preserve">stimulere </w:t>
      </w:r>
      <w:r w:rsidR="6F71DFCF" w:rsidRPr="352F6075">
        <w:rPr>
          <w:sz w:val="24"/>
          <w:szCs w:val="24"/>
        </w:rPr>
        <w:t>den</w:t>
      </w:r>
      <w:r w:rsidR="0658FAD7" w:rsidRPr="352F6075">
        <w:rPr>
          <w:sz w:val="24"/>
          <w:szCs w:val="24"/>
        </w:rPr>
        <w:t xml:space="preserve"> digitale </w:t>
      </w:r>
      <w:r w:rsidR="6F71DFCF" w:rsidRPr="352F6075">
        <w:rPr>
          <w:sz w:val="24"/>
          <w:szCs w:val="24"/>
        </w:rPr>
        <w:t>bruger</w:t>
      </w:r>
      <w:r w:rsidR="79EF6197" w:rsidRPr="352F6075">
        <w:rPr>
          <w:sz w:val="24"/>
          <w:szCs w:val="24"/>
        </w:rPr>
        <w:t>?</w:t>
      </w:r>
      <w:r w:rsidR="6D98A063" w:rsidRPr="352F6075">
        <w:rPr>
          <w:sz w:val="24"/>
          <w:szCs w:val="24"/>
        </w:rPr>
        <w:t xml:space="preserve"> </w:t>
      </w:r>
    </w:p>
    <w:p w14:paraId="431C845C" w14:textId="0E3BE801" w:rsidR="00C3515F" w:rsidRPr="00227553" w:rsidRDefault="007F36A0" w:rsidP="00DD5C85">
      <w:pPr>
        <w:pStyle w:val="Listeafsnit"/>
        <w:numPr>
          <w:ilvl w:val="0"/>
          <w:numId w:val="8"/>
        </w:numPr>
        <w:rPr>
          <w:sz w:val="28"/>
          <w:szCs w:val="28"/>
        </w:rPr>
      </w:pPr>
      <w:r w:rsidRPr="352F6075">
        <w:rPr>
          <w:sz w:val="24"/>
          <w:szCs w:val="24"/>
        </w:rPr>
        <w:t xml:space="preserve">Hvordan kan man skabe en </w:t>
      </w:r>
      <w:r w:rsidR="2CE11E09" w:rsidRPr="352F6075">
        <w:rPr>
          <w:sz w:val="24"/>
          <w:szCs w:val="24"/>
        </w:rPr>
        <w:t xml:space="preserve">digital </w:t>
      </w:r>
      <w:r w:rsidRPr="352F6075">
        <w:rPr>
          <w:sz w:val="24"/>
          <w:szCs w:val="24"/>
        </w:rPr>
        <w:t>prototype, som formår at engagere brugeren?</w:t>
      </w:r>
      <w:commentRangeEnd w:id="15"/>
      <w:r w:rsidR="006351AC">
        <w:rPr>
          <w:rStyle w:val="Kommentarhenvisning"/>
        </w:rPr>
        <w:commentReference w:id="15"/>
      </w:r>
    </w:p>
    <w:p w14:paraId="40E7E1CA" w14:textId="77777777" w:rsidR="00AE401F" w:rsidRDefault="00E220DA" w:rsidP="00E220DA">
      <w:pPr>
        <w:pStyle w:val="Overskrift2"/>
      </w:pPr>
      <w:bookmarkStart w:id="17" w:name="_Toc151984253"/>
      <w:r>
        <w:t>Målgruppe beskrivelse</w:t>
      </w:r>
      <w:bookmarkEnd w:id="17"/>
    </w:p>
    <w:p w14:paraId="42D057C3" w14:textId="77777777" w:rsidR="00E220DA" w:rsidRDefault="00E220DA" w:rsidP="00E220DA"/>
    <w:p w14:paraId="7CD749DA" w14:textId="078408F5" w:rsidR="00E220DA" w:rsidRPr="00E220DA" w:rsidRDefault="0070464B" w:rsidP="0070464B">
      <w:pPr>
        <w:pStyle w:val="Overskrift3"/>
        <w:sectPr w:rsidR="00E220DA" w:rsidRPr="00E220DA" w:rsidSect="00DD5C85">
          <w:type w:val="continuous"/>
          <w:pgSz w:w="11906" w:h="16838"/>
          <w:pgMar w:top="1701" w:right="1134" w:bottom="1701" w:left="1134" w:header="708" w:footer="708" w:gutter="0"/>
          <w:pgNumType w:start="0"/>
          <w:cols w:num="2" w:space="708"/>
          <w:titlePg/>
          <w:docGrid w:linePitch="360"/>
        </w:sectPr>
      </w:pPr>
      <w:bookmarkStart w:id="18" w:name="_Toc151984254"/>
      <w:r>
        <w:t>Målgruppens behov</w:t>
      </w:r>
      <w:bookmarkEnd w:id="18"/>
    </w:p>
    <w:p w14:paraId="3C374025" w14:textId="77777777" w:rsidR="009D740A" w:rsidRDefault="009D740A" w:rsidP="002A4E62"/>
    <w:p w14:paraId="6453DA77" w14:textId="77777777" w:rsidR="0020586A" w:rsidRPr="002A4E62" w:rsidRDefault="0020586A" w:rsidP="002A4E62"/>
    <w:p w14:paraId="27E439FF" w14:textId="0D172CDA" w:rsidR="00884494" w:rsidRDefault="009A77DA" w:rsidP="00B248F7">
      <w:pPr>
        <w:rPr>
          <w:rFonts w:ascii="Lato" w:hAnsi="Lato"/>
          <w:color w:val="2D3B45"/>
          <w:shd w:val="clear" w:color="auto" w:fill="FFFFFF"/>
        </w:rPr>
      </w:pPr>
      <w:r>
        <w:rPr>
          <w:rFonts w:ascii="Lato" w:hAnsi="Lato"/>
          <w:color w:val="2D3B45"/>
          <w:shd w:val="clear" w:color="auto" w:fill="FFFFFF"/>
        </w:rPr>
        <w:br w:type="page"/>
      </w:r>
    </w:p>
    <w:p w14:paraId="4165E9C3" w14:textId="77777777" w:rsidR="009A77DA" w:rsidRDefault="009A77DA" w:rsidP="009A77DA">
      <w:pPr>
        <w:pStyle w:val="Overskrift1"/>
        <w:rPr>
          <w:lang w:val="en-US"/>
        </w:rPr>
      </w:pPr>
      <w:bookmarkStart w:id="19" w:name="_Toc151984255"/>
      <w:r w:rsidRPr="0047408A">
        <w:rPr>
          <w:lang w:val="en-US"/>
        </w:rPr>
        <w:t>Research</w:t>
      </w:r>
      <w:bookmarkEnd w:id="19"/>
    </w:p>
    <w:p w14:paraId="06C8B85C" w14:textId="58A206E4" w:rsidR="00C14C11" w:rsidRPr="00C14C11" w:rsidRDefault="00C14C11" w:rsidP="00C14C11">
      <w:pPr>
        <w:rPr>
          <w:sz w:val="18"/>
          <w:szCs w:val="18"/>
        </w:rPr>
      </w:pPr>
      <w:r w:rsidRPr="00C14C11">
        <w:rPr>
          <w:sz w:val="18"/>
          <w:szCs w:val="18"/>
        </w:rPr>
        <w:t>- af Charlotte Xenia Nørgaard og Julie Lykke Kaihøj Sloth Nielsen</w:t>
      </w:r>
    </w:p>
    <w:p w14:paraId="02D50D24" w14:textId="7B0DCD41" w:rsidR="0008083F" w:rsidRPr="001252EA" w:rsidRDefault="001252EA" w:rsidP="0008083F">
      <w:r>
        <w:t>I udarbejdelse</w:t>
      </w:r>
      <w:r w:rsidR="00055E28">
        <w:t>n</w:t>
      </w:r>
      <w:r>
        <w:t xml:space="preserve"> af målgruppen og dennes behov, er der i researchfasen arbejdet med både </w:t>
      </w:r>
      <w:proofErr w:type="spellStart"/>
      <w:r>
        <w:t>desk</w:t>
      </w:r>
      <w:proofErr w:type="spellEnd"/>
      <w:r>
        <w:t>- og fieldresearch i form af artikler, statistikker, test og interviews. Disse metoder er brugt for at skabe indsigt og overblik og uddybes yderligere nedenfor.</w:t>
      </w:r>
    </w:p>
    <w:p w14:paraId="00FD82E1" w14:textId="6C433B41" w:rsidR="0002705B" w:rsidRPr="0047408A" w:rsidRDefault="009A77DA" w:rsidP="00C8221B">
      <w:pPr>
        <w:pStyle w:val="Overskrift2"/>
        <w:rPr>
          <w:lang w:val="en-US"/>
        </w:rPr>
      </w:pPr>
      <w:bookmarkStart w:id="20" w:name="_Toc151984256"/>
      <w:r w:rsidRPr="0047408A">
        <w:rPr>
          <w:lang w:val="en-US"/>
        </w:rPr>
        <w:t>Desk</w:t>
      </w:r>
      <w:bookmarkEnd w:id="20"/>
    </w:p>
    <w:p w14:paraId="0C57D848" w14:textId="794167F9" w:rsidR="00CA4C26" w:rsidRDefault="00D93671" w:rsidP="00B81D5F">
      <w:pPr>
        <w:keepNext/>
      </w:pPr>
      <w:r>
        <w:t xml:space="preserve">Moesgaard Museum har ofte haft mange </w:t>
      </w:r>
      <w:r w:rsidR="00C8221B">
        <w:t>særudstillinger</w:t>
      </w:r>
      <w:r w:rsidR="00A06E33">
        <w:t>,</w:t>
      </w:r>
      <w:r w:rsidR="00B81D5F">
        <w:t xml:space="preserve"> og i en årsrapport fra 2022 har de samlet op på deres udstillinger og besøgende</w:t>
      </w:r>
      <w:r w:rsidR="00CA4C26">
        <w:t>,</w:t>
      </w:r>
      <w:r w:rsidR="00B81D5F">
        <w:t xml:space="preserve"> se </w:t>
      </w:r>
      <w:r w:rsidR="00F55355">
        <w:fldChar w:fldCharType="begin"/>
      </w:r>
      <w:r w:rsidR="00F55355">
        <w:instrText xml:space="preserve"> REF _Ref151972126 \h </w:instrText>
      </w:r>
      <w:r w:rsidR="00F55355">
        <w:fldChar w:fldCharType="separate"/>
      </w:r>
      <w:r w:rsidR="00F55355">
        <w:t xml:space="preserve">Figur </w:t>
      </w:r>
      <w:r w:rsidR="00F55355">
        <w:rPr>
          <w:noProof/>
        </w:rPr>
        <w:t>1</w:t>
      </w:r>
      <w:r w:rsidR="00F55355">
        <w:fldChar w:fldCharType="end"/>
      </w:r>
      <w:r w:rsidR="00F55355">
        <w:t>.</w:t>
      </w:r>
      <w:r w:rsidR="0012107F">
        <w:t xml:space="preserve"> I 2022 havde de om</w:t>
      </w:r>
      <w:r w:rsidR="00C41625">
        <w:t xml:space="preserve">trent </w:t>
      </w:r>
      <w:r w:rsidR="00914A9B">
        <w:t xml:space="preserve">400.000 besøgende, hvor </w:t>
      </w:r>
      <w:r w:rsidR="009313B9">
        <w:t>Moesgaards</w:t>
      </w:r>
      <w:r w:rsidR="0019521F">
        <w:t xml:space="preserve"> direktør </w:t>
      </w:r>
      <w:r w:rsidR="00F86F35">
        <w:t xml:space="preserve">Mads </w:t>
      </w:r>
      <w:r w:rsidR="00BF6635">
        <w:t>Kä</w:t>
      </w:r>
      <w:r w:rsidR="004917F9">
        <w:t>h</w:t>
      </w:r>
      <w:r w:rsidR="00BF6635">
        <w:t>ler</w:t>
      </w:r>
      <w:r w:rsidR="004917F9">
        <w:t xml:space="preserve"> </w:t>
      </w:r>
      <w:r w:rsidR="004703ED">
        <w:t xml:space="preserve">Holst har udtalt sig om at de forventer ca. </w:t>
      </w:r>
      <w:r w:rsidR="00E40B45">
        <w:t>250</w:t>
      </w:r>
      <w:r w:rsidR="00DA173F">
        <w:t>.</w:t>
      </w:r>
      <w:r w:rsidR="00E40B45">
        <w:t xml:space="preserve">000 besøgende kun til </w:t>
      </w:r>
      <w:r w:rsidR="00FA145B">
        <w:t>denne særudstilling</w:t>
      </w:r>
      <w:r w:rsidR="00FA145B">
        <w:fldChar w:fldCharType="begin"/>
      </w:r>
      <w:r w:rsidR="00FA145B">
        <w:instrText xml:space="preserve"> ADDIN ZOTERO_ITEM CSL_CITATION {"citationID":"dDgASfdt","properties":{"formattedCitation":"(Bryld, 2023)","plainCitation":"(Bryld, 2023)","noteIndex":0},"citationItems":[{"id":88,"uris":["http://zotero.org/groups/5293318/items/R3WPDWHD"],"itemData":{"id":88,"type":"webpage","abstract":"Moesgaard Museums er klar med en ny særudstilling - denne gang om jagten på det evige liv i fortidens Egypten. Håbet er, at en kvart million gæster lægger vejen forbi for at se den unikke udstilling.","container-title":"Lokalavisen Skanderborg","language":"da","title":"Hun er 3.500 år gammel og fragtet fra Firenze. Nu kan du møde hende her i Østjylland","URL":"https://skanderborg.lokalavisen.dk/kultur/ECE16513504/dengang-var-de-ikke-i-tvivl-doeden-er-bare-en-del-af-det-evige-liv/","author":[{"family":"Bryld","given":"Tina"}],"accessed":{"date-parts":[["2023",11,27]]},"issued":{"date-parts":[["2023",10,20]]}}}],"schema":"https://github.com/citation-style-language/schema/raw/master/csl-citation.json"} </w:instrText>
      </w:r>
      <w:r w:rsidR="00FA145B">
        <w:fldChar w:fldCharType="separate"/>
      </w:r>
      <w:r w:rsidR="00FA145B" w:rsidRPr="00FA145B">
        <w:rPr>
          <w:rFonts w:ascii="Calibri" w:hAnsi="Calibri" w:cs="Calibri"/>
        </w:rPr>
        <w:t>(Bryld, 2023)</w:t>
      </w:r>
      <w:r w:rsidR="00FA145B">
        <w:fldChar w:fldCharType="end"/>
      </w:r>
      <w:r w:rsidR="00CA4C26">
        <w:t>.</w:t>
      </w:r>
    </w:p>
    <w:p w14:paraId="3DB20D40" w14:textId="14FB6B80" w:rsidR="00B81D5F" w:rsidRDefault="0002705B" w:rsidP="00B81D5F">
      <w:pPr>
        <w:keepNext/>
      </w:pPr>
      <w:commentRangeStart w:id="21"/>
      <w:r w:rsidRPr="0002705B">
        <w:drawing>
          <wp:inline distT="0" distB="0" distL="0" distR="0" wp14:anchorId="54EAB9F8" wp14:editId="7D0CBBEC">
            <wp:extent cx="6120130" cy="1893570"/>
            <wp:effectExtent l="0" t="0" r="0" b="0"/>
            <wp:docPr id="715074012" name="Billede 715074012" descr="Et billede, der indeholder tekst, skærmbillede, Font/skrifttype, nummer/tal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5074012" name="Billede 1" descr="Et billede, der indeholder tekst, skærmbillede, Font/skrifttype, nummer/tal&#10;&#10;Automatisk genereret beskrivelse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1893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commentRangeEnd w:id="21"/>
      <w:r w:rsidR="00AA6192">
        <w:rPr>
          <w:rStyle w:val="Kommentarhenvisning"/>
        </w:rPr>
        <w:commentReference w:id="21"/>
      </w:r>
    </w:p>
    <w:p w14:paraId="6ED8574C" w14:textId="69451133" w:rsidR="00C66987" w:rsidRPr="00C66987" w:rsidRDefault="00B81D5F" w:rsidP="00162FE5">
      <w:pPr>
        <w:pStyle w:val="Billedtekst"/>
      </w:pPr>
      <w:bookmarkStart w:id="22" w:name="_Ref151972092"/>
      <w:bookmarkStart w:id="23" w:name="_Ref151972126"/>
      <w:r>
        <w:t xml:space="preserve">Figur </w:t>
      </w:r>
      <w:r>
        <w:fldChar w:fldCharType="begin"/>
      </w:r>
      <w:r>
        <w:instrText xml:space="preserve"> SEQ Figur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23"/>
      <w:r>
        <w:t xml:space="preserve"> Nøgletal for Moesgaard Museum, kilde:</w:t>
      </w:r>
      <w:r w:rsidR="00A7362A">
        <w:fldChar w:fldCharType="begin"/>
      </w:r>
      <w:r w:rsidR="00A7362A">
        <w:instrText xml:space="preserve"> ADDIN ZOTERO_ITEM CSL_CITATION {"citationID":"S2cHAkKT","properties":{"formattedCitation":"(Moesgaard Museum, 2023)","plainCitation":"(Moesgaard Museum, 2023)","noteIndex":0},"citationItems":[{"id":77,"uris":["http://zotero.org/groups/5293318/items/6K7EMHQ6"],"itemData":{"id":77,"type":"document","language":"da","publisher":"Moesgaard Museum","title":"Årsrapport for 2022 moesgaard museum","URL":"https://www.moesgaardmuseum.dk/media/8955/årsrapport-for-2022-moesgaard-museum.pdf","author":[{"literal":"Moesgaard Museum"}],"accessed":{"date-parts":[["2023",11,27]]},"issued":{"date-parts":[["2023",3,28]]}}}],"schema":"https://github.com/citation-style-language/schema/raw/master/csl-citation.json"} </w:instrText>
      </w:r>
      <w:r w:rsidR="00A7362A">
        <w:fldChar w:fldCharType="separate"/>
      </w:r>
      <w:r w:rsidR="00A7362A" w:rsidRPr="00A7362A">
        <w:rPr>
          <w:rFonts w:ascii="Calibri" w:hAnsi="Calibri" w:cs="Calibri"/>
        </w:rPr>
        <w:t>(Moesgaard Museum, 2023)</w:t>
      </w:r>
      <w:r w:rsidR="00A7362A">
        <w:fldChar w:fldCharType="end"/>
      </w:r>
      <w:bookmarkEnd w:id="22"/>
      <w:r w:rsidR="00A7362A" w:rsidRPr="005400DC">
        <w:t xml:space="preserve"> </w:t>
      </w:r>
    </w:p>
    <w:p w14:paraId="552376CE" w14:textId="0AC9A4CF" w:rsidR="00F25AD3" w:rsidRPr="00530420" w:rsidRDefault="008D4613" w:rsidP="005400DC">
      <w:r>
        <w:t xml:space="preserve">Kulturministeriet </w:t>
      </w:r>
      <w:r w:rsidR="000E1E23">
        <w:t xml:space="preserve">har </w:t>
      </w:r>
      <w:r>
        <w:t xml:space="preserve">lavet en </w:t>
      </w:r>
      <w:r w:rsidR="002373EF">
        <w:t>bruger</w:t>
      </w:r>
      <w:r>
        <w:t xml:space="preserve">undersøgelse </w:t>
      </w:r>
      <w:r w:rsidR="003C2D4F">
        <w:t xml:space="preserve">over befolkningen som </w:t>
      </w:r>
      <w:r w:rsidR="006D3C11">
        <w:t>tager på museer.</w:t>
      </w:r>
      <w:r w:rsidR="00D55C75">
        <w:t xml:space="preserve"> Heri indgår data omkring brugernes demografiske, geografiske og </w:t>
      </w:r>
      <w:proofErr w:type="spellStart"/>
      <w:r w:rsidR="00A72D09">
        <w:t>psy</w:t>
      </w:r>
      <w:r w:rsidR="0070027D">
        <w:t>kografiske</w:t>
      </w:r>
      <w:proofErr w:type="spellEnd"/>
      <w:r w:rsidR="0070027D">
        <w:t xml:space="preserve"> </w:t>
      </w:r>
      <w:r w:rsidR="000C779D">
        <w:t>variabler</w:t>
      </w:r>
      <w:r w:rsidR="008529EA">
        <w:fldChar w:fldCharType="begin"/>
      </w:r>
      <w:r w:rsidR="001B4171">
        <w:instrText xml:space="preserve"> ADDIN ZOTERO_ITEM CSL_CITATION {"citationID":"dwVrtPs7","properties":{"formattedCitation":"(Weber, 2022)","plainCitation":"(Weber, 2022)","noteIndex":0},"citationItems":[{"id":91,"uris":["http://zotero.org/groups/5293318/items/HSXB4UAZ"],"itemData":{"id":91,"type":"article-journal","language":"da","license":"SLOTS- OG KULTURSTYRELSEN","page":"31","source":"Zotero","title":"Den nationale brugerundersøgelse 2022","author":[{"family":"Weber","given":"Christina Papsø"}],"issued":{"date-parts":[["2022"]]}}}],"schema":"https://github.com/citation-style-language/schema/raw/master/csl-citation.json"} </w:instrText>
      </w:r>
      <w:r w:rsidR="008529EA">
        <w:fldChar w:fldCharType="separate"/>
      </w:r>
      <w:r w:rsidR="000F0E96" w:rsidRPr="000F0E96">
        <w:rPr>
          <w:rFonts w:ascii="Calibri" w:hAnsi="Calibri" w:cs="Calibri"/>
        </w:rPr>
        <w:t>(Weber, 2022)</w:t>
      </w:r>
      <w:r w:rsidR="008529EA">
        <w:fldChar w:fldCharType="end"/>
      </w:r>
      <w:r w:rsidR="000C779D">
        <w:t xml:space="preserve">. </w:t>
      </w:r>
      <w:r w:rsidR="008E3921">
        <w:t>Da Moes</w:t>
      </w:r>
      <w:r w:rsidR="00530420">
        <w:t xml:space="preserve">gaard anses for et kulturhistorisk </w:t>
      </w:r>
      <w:r w:rsidR="0033716A">
        <w:t>museum</w:t>
      </w:r>
      <w:r w:rsidR="00F25AD3">
        <w:t xml:space="preserve"> </w:t>
      </w:r>
      <w:r w:rsidR="00F25AD3">
        <w:fldChar w:fldCharType="begin"/>
      </w:r>
      <w:r w:rsidR="00D83B66">
        <w:instrText xml:space="preserve"> ADDIN ZOTERO_ITEM CSL_CITATION {"citationID":"IqJn6fLy","properties":{"formattedCitation":"(Danmarks Statistik, 2022)","plainCitation":"(Danmarks Statistik, 2022)","noteIndex":0},"citationItems":[{"id":68,"uris":["http://zotero.org/groups/5293318/items/YJURU2WQ"],"itemData":{"id":68,"type":"document","publisher":"Danmarks Statistik","title":"Aktiviteten på museer sorteret efter landsdel, museumstype og museumskategori 2022","author":[{"family":"Danmarks Statistik","given":""}],"accessed":{"date-parts":[["2023",11,22]]},"issued":{"date-parts":[["2022"]]}}}],"schema":"https://github.com/citation-style-language/schema/raw/master/csl-citation.json"} </w:instrText>
      </w:r>
      <w:r w:rsidR="00F25AD3">
        <w:fldChar w:fldCharType="separate"/>
      </w:r>
      <w:r w:rsidR="00D83B66" w:rsidRPr="00D83B66">
        <w:rPr>
          <w:rFonts w:ascii="Calibri" w:hAnsi="Calibri" w:cs="Calibri"/>
        </w:rPr>
        <w:t>(Danmarks Statistik, 2022)</w:t>
      </w:r>
      <w:r w:rsidR="00F25AD3">
        <w:fldChar w:fldCharType="end"/>
      </w:r>
      <w:r w:rsidR="008529EA">
        <w:t>, ville der holdes fokus på det i Kulturministeriets undersøgelse.</w:t>
      </w:r>
      <w:r w:rsidR="001B4171">
        <w:t xml:space="preserve"> </w:t>
      </w:r>
      <w:r w:rsidR="001B4171" w:rsidRPr="001B4171">
        <w:rPr>
          <w:color w:val="FF0000"/>
        </w:rPr>
        <w:t>Se figur ?? for tallene</w:t>
      </w:r>
      <w:r w:rsidR="001B4171">
        <w:t xml:space="preserve">.  </w:t>
      </w:r>
      <w:r w:rsidR="00E337D3">
        <w:t>Kvinderne er dem der kommer flest af på museerne og flest i alderen 30-49 år. Der er flest der tager på museer i Region Midtjylland og har en videregående uddannelse.</w:t>
      </w:r>
    </w:p>
    <w:p w14:paraId="34A7E438" w14:textId="1CD7DF62" w:rsidR="00A6352E" w:rsidRDefault="00BA0D6C" w:rsidP="005400DC">
      <w:r w:rsidRPr="00BA0D6C">
        <w:drawing>
          <wp:inline distT="0" distB="0" distL="0" distR="0" wp14:anchorId="20A170C2" wp14:editId="1134030C">
            <wp:extent cx="6120130" cy="4339590"/>
            <wp:effectExtent l="0" t="0" r="0" b="3810"/>
            <wp:docPr id="902753390" name="Billede 1" descr="Et billede, der indeholder tekst, skærmbillede, nummer/tal, Parallel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2753390" name="Billede 1" descr="Et billede, der indeholder tekst, skærmbillede, nummer/tal, Parallel&#10;&#10;Automatisk genereret beskrivelse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339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E12FFD" w14:textId="5BB93461" w:rsidR="00E337D3" w:rsidRDefault="00322A10" w:rsidP="005400DC">
      <w:r w:rsidRPr="00322A10">
        <w:drawing>
          <wp:inline distT="0" distB="0" distL="0" distR="0" wp14:anchorId="6B1B668B" wp14:editId="14208CCA">
            <wp:extent cx="6120130" cy="3814445"/>
            <wp:effectExtent l="0" t="0" r="0" b="0"/>
            <wp:docPr id="974737379" name="Billede 1" descr="Et billede, der indeholder tekst, skærmbillede, nummer/tal, Font/skrifttype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4737379" name="Billede 1" descr="Et billede, der indeholder tekst, skærmbillede, nummer/tal, Font/skrifttype&#10;&#10;Automatisk genereret beskrivels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8144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41165E" w14:textId="39557535" w:rsidR="00CA7C84" w:rsidRDefault="00CA7C84" w:rsidP="005400DC">
      <w:r w:rsidRPr="00CA7C84">
        <w:drawing>
          <wp:inline distT="0" distB="0" distL="0" distR="0" wp14:anchorId="1E7E4A4C" wp14:editId="05FCC563">
            <wp:extent cx="6120130" cy="4073525"/>
            <wp:effectExtent l="0" t="0" r="0" b="3175"/>
            <wp:docPr id="1140927000" name="Billede 1" descr="Et billede, der indeholder tekst, skærmbillede, diagram, Font/skrifttype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0927000" name="Billede 1" descr="Et billede, der indeholder tekst, skærmbillede, diagram, Font/skrifttype&#10;&#10;Automatisk genereret beskrivelse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07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08E982" w14:textId="4808CCA7" w:rsidR="00B77627" w:rsidRDefault="00B77627" w:rsidP="005400DC">
      <w:r w:rsidRPr="00B77627">
        <w:drawing>
          <wp:inline distT="0" distB="0" distL="0" distR="0" wp14:anchorId="14A00859" wp14:editId="6E0EAF21">
            <wp:extent cx="6120130" cy="4452620"/>
            <wp:effectExtent l="0" t="0" r="0" b="5080"/>
            <wp:docPr id="1166972483" name="Billede 1" descr="Et billede, der indeholder tekst, skærmbillede, Font/skrifttype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6972483" name="Billede 1" descr="Et billede, der indeholder tekst, skærmbillede, Font/skrifttype&#10;&#10;Automatisk genereret beskrivelse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452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6225E7" w14:textId="5B3734DC" w:rsidR="00F158A5" w:rsidRPr="0047408A" w:rsidRDefault="00F158A5" w:rsidP="005400DC">
      <w:r w:rsidRPr="00F158A5">
        <w:drawing>
          <wp:inline distT="0" distB="0" distL="0" distR="0" wp14:anchorId="166B0BC1" wp14:editId="19696A81">
            <wp:extent cx="6120130" cy="3842385"/>
            <wp:effectExtent l="0" t="0" r="0" b="5715"/>
            <wp:docPr id="1937170690" name="Billede 1" descr="Et billede, der indeholder tekst, skærmbillede, diagram, Font/skrifttype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7170690" name="Billede 1" descr="Et billede, der indeholder tekst, skærmbillede, diagram, Font/skrifttype&#10;&#10;Automatisk genereret beskrivelse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842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3335C" w:rsidRPr="00E3335C">
        <w:rPr>
          <w:noProof/>
        </w:rPr>
        <w:t xml:space="preserve"> </w:t>
      </w:r>
      <w:r w:rsidR="00E3335C" w:rsidRPr="00E3335C">
        <w:drawing>
          <wp:inline distT="0" distB="0" distL="0" distR="0" wp14:anchorId="6214DB1F" wp14:editId="5F713D83">
            <wp:extent cx="6120130" cy="4017645"/>
            <wp:effectExtent l="0" t="0" r="0" b="1905"/>
            <wp:docPr id="420755925" name="Billede 1" descr="Et billede, der indeholder tekst, skærmbillede, Font/skrifttype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0755925" name="Billede 1" descr="Et billede, der indeholder tekst, skærmbillede, Font/skrifttype&#10;&#10;Automatisk genereret beskrivelse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017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BB4354" w14:textId="77777777" w:rsidR="003F45FA" w:rsidRPr="00CA55CB" w:rsidRDefault="009A77DA" w:rsidP="003F45FA">
      <w:pPr>
        <w:pStyle w:val="Overskrift2"/>
      </w:pPr>
      <w:bookmarkStart w:id="24" w:name="_Toc151984257"/>
      <w:commentRangeStart w:id="25"/>
      <w:r w:rsidRPr="00CA55CB">
        <w:t>Field</w:t>
      </w:r>
      <w:bookmarkEnd w:id="24"/>
      <w:commentRangeEnd w:id="25"/>
      <w:r w:rsidR="00FB6EA6">
        <w:rPr>
          <w:rStyle w:val="Kommentarhenvisning"/>
          <w:rFonts w:asciiTheme="minorHAnsi" w:eastAsiaTheme="minorHAnsi" w:hAnsiTheme="minorHAnsi" w:cstheme="minorBidi"/>
          <w:color w:val="auto"/>
        </w:rPr>
        <w:commentReference w:id="25"/>
      </w:r>
    </w:p>
    <w:p w14:paraId="225FC0C4" w14:textId="77777777" w:rsidR="003F45FA" w:rsidRPr="00CA55CB" w:rsidRDefault="003F45FA" w:rsidP="003F45FA">
      <w:pPr>
        <w:pStyle w:val="Overskrift2"/>
      </w:pPr>
    </w:p>
    <w:p w14:paraId="6C86DE75" w14:textId="77777777" w:rsidR="005A18A3" w:rsidRDefault="003F45FA" w:rsidP="003F45FA">
      <w:pPr>
        <w:pStyle w:val="Overskrift2"/>
      </w:pPr>
      <w:bookmarkStart w:id="26" w:name="_Toc151984258"/>
      <w:commentRangeStart w:id="27"/>
      <w:r w:rsidRPr="0092447A">
        <w:t>Konkurrentanalyse</w:t>
      </w:r>
      <w:bookmarkEnd w:id="26"/>
      <w:commentRangeEnd w:id="27"/>
      <w:r w:rsidR="00087818">
        <w:rPr>
          <w:rStyle w:val="Kommentarhenvisning"/>
          <w:rFonts w:asciiTheme="minorHAnsi" w:eastAsiaTheme="minorHAnsi" w:hAnsiTheme="minorHAnsi" w:cstheme="minorBidi"/>
          <w:color w:val="auto"/>
        </w:rPr>
        <w:commentReference w:id="27"/>
      </w:r>
    </w:p>
    <w:p w14:paraId="0D111DB3" w14:textId="3CFD1E94" w:rsidR="005A18A3" w:rsidRDefault="005A18A3" w:rsidP="005A18A3">
      <w:r>
        <w:t xml:space="preserve">Der er i designfasen arbejdet med </w:t>
      </w:r>
      <w:proofErr w:type="spellStart"/>
      <w:r>
        <w:t>deskresearch</w:t>
      </w:r>
      <w:proofErr w:type="spellEnd"/>
      <w:r>
        <w:t xml:space="preserve"> for at se nærmere på andre museers websites, for at finde mulig inspiration. Der er her kigget på top ti på listen over Flest besøg i udstilling fra Danmarks </w:t>
      </w:r>
      <w:commentRangeStart w:id="28"/>
      <w:r>
        <w:t>Statistik</w:t>
      </w:r>
      <w:commentRangeEnd w:id="28"/>
      <w:r>
        <w:rPr>
          <w:rStyle w:val="Kommentarhenvisning"/>
        </w:rPr>
        <w:commentReference w:id="28"/>
      </w:r>
      <w:r>
        <w:t xml:space="preserve">. </w:t>
      </w:r>
    </w:p>
    <w:p w14:paraId="64AD24C8" w14:textId="77777777" w:rsidR="005A18A3" w:rsidRDefault="005A18A3" w:rsidP="005A18A3">
      <w:r>
        <w:t xml:space="preserve">Da der findes et stort antal museer i Danmark med forskellige fokusområder, er sammenligningen svær at lave, men fælles for de fleste er meget tekst. Nogle er enkle, andre kaotiske og andre igen kan virke overfyldte. </w:t>
      </w:r>
    </w:p>
    <w:p w14:paraId="6168F4CE" w14:textId="77777777" w:rsidR="005A18A3" w:rsidRDefault="005A18A3" w:rsidP="005A18A3">
      <w:r>
        <w:t>I brugertesten</w:t>
      </w:r>
      <w:r w:rsidRPr="008C32A7">
        <w:rPr>
          <w:i/>
          <w:iCs/>
          <w:color w:val="FF0000"/>
        </w:rPr>
        <w:t xml:space="preserve">, Bilag </w:t>
      </w:r>
      <w:proofErr w:type="spellStart"/>
      <w:r w:rsidRPr="008C32A7">
        <w:rPr>
          <w:i/>
          <w:iCs/>
          <w:color w:val="FF0000"/>
        </w:rPr>
        <w:t>x.x</w:t>
      </w:r>
      <w:proofErr w:type="spellEnd"/>
      <w:r w:rsidRPr="008C32A7">
        <w:rPr>
          <w:i/>
          <w:iCs/>
          <w:color w:val="FF0000"/>
        </w:rPr>
        <w:t xml:space="preserve"> – Tænkehøjttest – </w:t>
      </w:r>
      <w:proofErr w:type="spellStart"/>
      <w:r w:rsidRPr="008C32A7">
        <w:rPr>
          <w:i/>
          <w:iCs/>
          <w:color w:val="FF0000"/>
        </w:rPr>
        <w:t>Experience</w:t>
      </w:r>
      <w:proofErr w:type="spellEnd"/>
      <w:r w:rsidRPr="008C32A7">
        <w:rPr>
          <w:i/>
          <w:iCs/>
          <w:color w:val="FF0000"/>
        </w:rPr>
        <w:t xml:space="preserve"> map</w:t>
      </w:r>
      <w:r>
        <w:t>, af Moesgaard Museums nuværende website udtrykte brugerne, at essensen af museets budskab omkring udstillingen gik tabt i mængden af tekst, og der var et ønske om at erstatte dele af denne tekst med illustrationer.</w:t>
      </w:r>
    </w:p>
    <w:p w14:paraId="4BB7852E" w14:textId="372DA104" w:rsidR="003F45FA" w:rsidRPr="0092447A" w:rsidRDefault="00903164" w:rsidP="003F45FA">
      <w:pPr>
        <w:pStyle w:val="Overskrift2"/>
      </w:pPr>
      <w:r w:rsidRPr="0092447A">
        <w:br w:type="page"/>
      </w:r>
    </w:p>
    <w:p w14:paraId="537B5B1E" w14:textId="77777777" w:rsidR="00FC557C" w:rsidRDefault="00A33B3B" w:rsidP="009A0F6F">
      <w:pPr>
        <w:pStyle w:val="Overskrift1"/>
      </w:pPr>
      <w:bookmarkStart w:id="29" w:name="_Toc151967444"/>
      <w:bookmarkStart w:id="30" w:name="_Toc151984259"/>
      <w:r>
        <w:t>Tone of Voice</w:t>
      </w:r>
      <w:bookmarkStart w:id="31" w:name="_Toc151967200"/>
      <w:bookmarkEnd w:id="30"/>
      <w:r w:rsidR="009A0F6F">
        <w:t xml:space="preserve"> </w:t>
      </w:r>
    </w:p>
    <w:p w14:paraId="761CCFD6" w14:textId="04BC8C8B" w:rsidR="00061CF0" w:rsidRPr="009A0F6F" w:rsidRDefault="005C0947" w:rsidP="00FC557C">
      <w:pPr>
        <w:rPr>
          <w:sz w:val="32"/>
          <w:szCs w:val="32"/>
        </w:rPr>
      </w:pPr>
      <w:r>
        <w:t xml:space="preserve">- </w:t>
      </w:r>
      <w:r w:rsidR="009A0F6F">
        <w:t>a</w:t>
      </w:r>
      <w:r w:rsidR="00061CF0" w:rsidRPr="008A472A">
        <w:t xml:space="preserve">f </w:t>
      </w:r>
      <w:r w:rsidR="00C26FF4">
        <w:t>Julie Lykke Kaihøj Sloth Nielsen</w:t>
      </w:r>
      <w:bookmarkEnd w:id="29"/>
      <w:bookmarkEnd w:id="31"/>
    </w:p>
    <w:p w14:paraId="7531A021" w14:textId="77777777" w:rsidR="00EB4F50" w:rsidRDefault="00EB4F50" w:rsidP="0073373F">
      <w:pPr>
        <w:sectPr w:rsidR="00EB4F50" w:rsidSect="002E2CDF">
          <w:type w:val="continuous"/>
          <w:pgSz w:w="11906" w:h="16838"/>
          <w:pgMar w:top="1701" w:right="1134" w:bottom="1701" w:left="1134" w:header="708" w:footer="708" w:gutter="0"/>
          <w:pgNumType w:start="0"/>
          <w:cols w:space="708"/>
          <w:titlePg/>
          <w:docGrid w:linePitch="360"/>
        </w:sectPr>
      </w:pPr>
    </w:p>
    <w:p w14:paraId="775C8507" w14:textId="381DE69A" w:rsidR="00E51D33" w:rsidRDefault="00F33236" w:rsidP="0073373F">
      <w:r>
        <w:t xml:space="preserve">For Moesgaard Museum er der blevet analyseret på deres </w:t>
      </w:r>
      <w:r w:rsidR="0073373F">
        <w:t xml:space="preserve">hjemmeside </w:t>
      </w:r>
      <w:r w:rsidR="00FB41E6">
        <w:fldChar w:fldCharType="begin"/>
      </w:r>
      <w:r w:rsidR="00FB41E6">
        <w:instrText xml:space="preserve"> ADDIN ZOTERO_ITEM CSL_CITATION {"citationID":"oDSt3oma","properties":{"formattedCitation":"(Moesgaard Museum, [n.d.])","plainCitation":"(Moesgaard Museum, [n.d.])","noteIndex":0},"citationItems":[{"id":75,"uris":["http://zotero.org/groups/5293318/items/ZJHEXDCL"],"itemData":{"id":75,"type":"webpage","abstract":"Stenalder, bronzealder, jernalder, vikingetid, middelalder","container-title":"Moesgaard Museum","language":"da","title":"Moesgaard Museum | Unikke udstillinger | Arkitektur i skøn natur","URL":"https://www.moesgaardmuseum.dk/","author":[{"literal":"Moesgaard Museum"}],"accessed":{"date-parts":[["2023",11,27]]}}}],"schema":"https://github.com/citation-style-language/schema/raw/master/csl-citation.json"} </w:instrText>
      </w:r>
      <w:r w:rsidR="00FB41E6">
        <w:fldChar w:fldCharType="separate"/>
      </w:r>
      <w:r w:rsidR="00FB41E6" w:rsidRPr="00FB41E6">
        <w:rPr>
          <w:rFonts w:ascii="Calibri" w:hAnsi="Calibri" w:cs="Calibri"/>
        </w:rPr>
        <w:t>(Moesgaard Museum, [</w:t>
      </w:r>
      <w:proofErr w:type="spellStart"/>
      <w:r w:rsidR="00FB41E6" w:rsidRPr="00FB41E6">
        <w:rPr>
          <w:rFonts w:ascii="Calibri" w:hAnsi="Calibri" w:cs="Calibri"/>
        </w:rPr>
        <w:t>n.d</w:t>
      </w:r>
      <w:proofErr w:type="spellEnd"/>
      <w:r w:rsidR="00FB41E6" w:rsidRPr="00FB41E6">
        <w:rPr>
          <w:rFonts w:ascii="Calibri" w:hAnsi="Calibri" w:cs="Calibri"/>
        </w:rPr>
        <w:t>.])</w:t>
      </w:r>
      <w:r w:rsidR="00FB41E6">
        <w:fldChar w:fldCharType="end"/>
      </w:r>
      <w:r>
        <w:t xml:space="preserve">, og besøg af museet og samlet til en </w:t>
      </w:r>
      <w:r w:rsidR="00D163BB">
        <w:t>T</w:t>
      </w:r>
      <w:r>
        <w:t xml:space="preserve">one of </w:t>
      </w:r>
      <w:r w:rsidR="00D163BB">
        <w:t>V</w:t>
      </w:r>
      <w:r>
        <w:t>oice</w:t>
      </w:r>
      <w:r w:rsidR="00D163BB">
        <w:t>-</w:t>
      </w:r>
      <w:r w:rsidR="0073373F">
        <w:t xml:space="preserve">model </w:t>
      </w:r>
      <w:r w:rsidR="004E52D5">
        <w:fldChar w:fldCharType="begin"/>
      </w:r>
      <w:r w:rsidR="00A0701A">
        <w:instrText xml:space="preserve"> ADDIN ZOTERO_ITEM CSL_CITATION {"citationID":"pH20REjd","properties":{"formattedCitation":"(Lund, 2021)","plainCitation":"(Lund, 2021)","noteIndex":0},"citationItems":[{"id":73,"uris":["http://zotero.org/groups/5293318/items/PQSBBT77"],"itemData":{"id":73,"type":"webpage","abstract":"Hvilken værdi har tone of voice for min virksomhed, og hvad er det? Få svar i vores guide, så du kan lave din egen tone of voice i dag.","language":"da","title":"Tone of voice: Tag dit content til nye højder med denne guide","title-short":"Tone of voice","URL":"https://www.brandmovers.dk/blog/tone-of-voice","author":[{"family":"Lund","given":"Alexander Højfeldt"}],"accessed":{"date-parts":[["2023",11,27]]},"issued":{"date-parts":[["2021",11,8]]}}}],"schema":"https://github.com/citation-style-language/schema/raw/master/csl-citation.json"} </w:instrText>
      </w:r>
      <w:r w:rsidR="004E52D5">
        <w:fldChar w:fldCharType="separate"/>
      </w:r>
      <w:r w:rsidR="00A0701A" w:rsidRPr="00A0701A">
        <w:rPr>
          <w:rFonts w:ascii="Calibri" w:hAnsi="Calibri" w:cs="Calibri"/>
        </w:rPr>
        <w:t>(Lund, 2021)</w:t>
      </w:r>
      <w:r w:rsidR="004E52D5">
        <w:fldChar w:fldCharType="end"/>
      </w:r>
      <w:r>
        <w:t xml:space="preserve">. Denne model vil blive brugt til at </w:t>
      </w:r>
      <w:r w:rsidR="0073373F">
        <w:t>udvikle indhold til hjemmesiden i form af videoer, billeder og tekst.</w:t>
      </w:r>
      <w:r w:rsidR="00E51D33">
        <w:t xml:space="preserve"> </w:t>
      </w:r>
      <w:r w:rsidR="00E51D33" w:rsidRPr="00E2439A">
        <w:t xml:space="preserve">Se </w:t>
      </w:r>
      <w:r w:rsidR="00E2439A" w:rsidRPr="00E2439A">
        <w:fldChar w:fldCharType="begin"/>
      </w:r>
      <w:r w:rsidR="00E2439A" w:rsidRPr="00E2439A">
        <w:instrText xml:space="preserve"> REF _Ref151967414 \h </w:instrText>
      </w:r>
      <w:r w:rsidR="00E2439A" w:rsidRPr="00E2439A">
        <w:fldChar w:fldCharType="separate"/>
      </w:r>
      <w:r w:rsidR="00E2439A" w:rsidRPr="00E2439A">
        <w:t xml:space="preserve">Figur </w:t>
      </w:r>
      <w:r w:rsidR="00E2439A" w:rsidRPr="00E2439A">
        <w:rPr>
          <w:noProof/>
        </w:rPr>
        <w:t>1</w:t>
      </w:r>
      <w:r w:rsidR="00E2439A" w:rsidRPr="00E2439A">
        <w:fldChar w:fldCharType="end"/>
      </w:r>
      <w:r w:rsidR="00E51D33" w:rsidRPr="00E2439A">
        <w:t>.</w:t>
      </w:r>
    </w:p>
    <w:p w14:paraId="0BD8F725" w14:textId="77777777" w:rsidR="00EB4F50" w:rsidRDefault="00EB4F50" w:rsidP="008077D7">
      <w:pPr>
        <w:keepNext/>
        <w:jc w:val="center"/>
        <w:sectPr w:rsidR="00EB4F50" w:rsidSect="00EB4F50">
          <w:type w:val="continuous"/>
          <w:pgSz w:w="11906" w:h="16838"/>
          <w:pgMar w:top="1701" w:right="1134" w:bottom="1701" w:left="1134" w:header="708" w:footer="708" w:gutter="0"/>
          <w:pgNumType w:start="0"/>
          <w:cols w:num="2" w:space="708"/>
          <w:titlePg/>
          <w:docGrid w:linePitch="360"/>
        </w:sectPr>
      </w:pPr>
    </w:p>
    <w:p w14:paraId="73F37090" w14:textId="2F85972A" w:rsidR="008077D7" w:rsidRDefault="00E51D33" w:rsidP="008077D7">
      <w:pPr>
        <w:keepNext/>
        <w:jc w:val="center"/>
      </w:pPr>
      <w:commentRangeStart w:id="32"/>
      <w:r>
        <w:rPr>
          <w:noProof/>
        </w:rPr>
        <w:drawing>
          <wp:inline distT="0" distB="0" distL="0" distR="0" wp14:anchorId="6721C18E" wp14:editId="6C636F8B">
            <wp:extent cx="6529098" cy="3584800"/>
            <wp:effectExtent l="5397" t="0" r="0" b="0"/>
            <wp:docPr id="759367748" name="Billede 759367748" descr="Et billede, der indeholder tekst, skærmbillede, Font/skrifttype, design&#10;&#10;Automatisk generere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9367748" name="Billede 1" descr="Et billede, der indeholder tekst, skærmbillede, Font/skrifttype, design&#10;&#10;Automatisk genereret beskrivelse"/>
                    <pic:cNvPicPr>
                      <a:picLocks noChangeAspect="1" noChangeArrowheads="1"/>
                    </pic:cNvPicPr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61" t="3087" r="5185" b="6638"/>
                    <a:stretch/>
                  </pic:blipFill>
                  <pic:spPr bwMode="auto">
                    <a:xfrm rot="16200000">
                      <a:off x="0" y="0"/>
                      <a:ext cx="6568190" cy="36062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commentRangeEnd w:id="32"/>
      <w:r w:rsidR="00F55355">
        <w:rPr>
          <w:rStyle w:val="Kommentarhenvisning"/>
        </w:rPr>
        <w:commentReference w:id="32"/>
      </w:r>
    </w:p>
    <w:p w14:paraId="5D322DA9" w14:textId="128FF963" w:rsidR="008077D7" w:rsidRDefault="008077D7" w:rsidP="008077D7">
      <w:pPr>
        <w:pStyle w:val="Billedtekst"/>
        <w:jc w:val="center"/>
      </w:pPr>
      <w:bookmarkStart w:id="33" w:name="_Ref151967414"/>
      <w:r>
        <w:t xml:space="preserve">Figur </w:t>
      </w:r>
      <w:r>
        <w:fldChar w:fldCharType="begin"/>
      </w:r>
      <w:r>
        <w:instrText xml:space="preserve"> SEQ Figur \* ARABIC </w:instrText>
      </w:r>
      <w:r>
        <w:fldChar w:fldCharType="separate"/>
      </w:r>
      <w:r>
        <w:fldChar w:fldCharType="end"/>
      </w:r>
      <w:bookmarkEnd w:id="33"/>
      <w:r>
        <w:t xml:space="preserve"> - Tone of Voice, </w:t>
      </w:r>
      <w:r w:rsidR="00F76A8B">
        <w:t>udarbejdet</w:t>
      </w:r>
      <w:r>
        <w:t xml:space="preserve"> af gruppen i fællesskab, kilde:</w:t>
      </w:r>
      <w:r w:rsidR="00601611">
        <w:fldChar w:fldCharType="begin"/>
      </w:r>
      <w:r w:rsidR="00601611">
        <w:instrText xml:space="preserve"> ADDIN ZOTERO_ITEM CSL_CITATION {"citationID":"uWAxiMcX","properties":{"formattedCitation":"(Lund, 2021)","plainCitation":"(Lund, 2021)","noteIndex":0},"citationItems":[{"id":73,"uris":["http://zotero.org/groups/5293318/items/PQSBBT77"],"itemData":{"id":73,"type":"webpage","abstract":"Hvilken værdi har tone of voice for min virksomhed, og hvad er det? Få svar i vores guide, så du kan lave din egen tone of voice i dag.","language":"da","title":"Tone of voice: Tag dit content til nye højder med denne guide","title-short":"Tone of voice","URL":"https://www.brandmovers.dk/blog/tone-of-voice","author":[{"family":"Lund","given":"Alexander Højfeldt"}],"accessed":{"date-parts":[["2023",11,27]]},"issued":{"date-parts":[["2021",11,8]]}}}],"schema":"https://github.com/citation-style-language/schema/raw/master/csl-citation.json"} </w:instrText>
      </w:r>
      <w:r w:rsidR="00601611">
        <w:fldChar w:fldCharType="separate"/>
      </w:r>
      <w:r w:rsidR="00601611" w:rsidRPr="00601611">
        <w:rPr>
          <w:rFonts w:ascii="Calibri" w:hAnsi="Calibri" w:cs="Calibri"/>
        </w:rPr>
        <w:t>(Lund, 2021)</w:t>
      </w:r>
      <w:r w:rsidR="00601611">
        <w:fldChar w:fldCharType="end"/>
      </w:r>
    </w:p>
    <w:p w14:paraId="092FB107" w14:textId="4692AC71" w:rsidR="005F7C5D" w:rsidRDefault="005F7C5D"/>
    <w:sectPr w:rsidR="005F7C5D" w:rsidSect="002E2CDF">
      <w:type w:val="continuous"/>
      <w:pgSz w:w="11906" w:h="16838"/>
      <w:pgMar w:top="1701" w:right="1134" w:bottom="1701" w:left="1134" w:header="708" w:footer="708" w:gutter="0"/>
      <w:pgNumType w:start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Charlotte Xenia" w:date="2023-11-27T11:08:00Z" w:initials="CX">
    <w:p w14:paraId="0BD26F17" w14:textId="77777777" w:rsidR="00856E16" w:rsidRDefault="00856E16">
      <w:pPr>
        <w:pStyle w:val="Kommentartekst"/>
      </w:pPr>
      <w:r>
        <w:rPr>
          <w:rStyle w:val="Kommentarhenvisning"/>
        </w:rPr>
        <w:annotationRef/>
      </w:r>
      <w:r>
        <w:t>Antal anslag = 622</w:t>
      </w:r>
    </w:p>
  </w:comment>
  <w:comment w:id="12" w:author="Charlotte Xenia" w:date="2023-11-27T10:35:00Z" w:initials="CX">
    <w:p w14:paraId="3BCF1406" w14:textId="77777777" w:rsidR="00690E38" w:rsidRDefault="00690E38">
      <w:pPr>
        <w:pStyle w:val="Kommentartekst"/>
      </w:pPr>
      <w:r>
        <w:rPr>
          <w:rStyle w:val="Kommentarhenvisning"/>
        </w:rPr>
        <w:annotationRef/>
      </w:r>
      <w:r>
        <w:t>HUSK BILLEDE</w:t>
      </w:r>
    </w:p>
  </w:comment>
  <w:comment w:id="10" w:author="Charlotte Xenia" w:date="2023-11-27T11:09:00Z" w:initials="CX">
    <w:p w14:paraId="7B073671" w14:textId="77777777" w:rsidR="00423AD0" w:rsidRDefault="00423AD0">
      <w:pPr>
        <w:pStyle w:val="Kommentartekst"/>
      </w:pPr>
      <w:r>
        <w:rPr>
          <w:rStyle w:val="Kommentarhenvisning"/>
        </w:rPr>
        <w:annotationRef/>
      </w:r>
      <w:r>
        <w:t>Antal anslag uden billede og billedtekst =1072</w:t>
      </w:r>
    </w:p>
  </w:comment>
  <w:comment w:id="15" w:author="Charlotte Xenia" w:date="2023-11-27T11:10:00Z" w:initials="CX">
    <w:p w14:paraId="09892065" w14:textId="77777777" w:rsidR="006351AC" w:rsidRDefault="006351AC">
      <w:pPr>
        <w:pStyle w:val="Kommentartekst"/>
      </w:pPr>
      <w:r>
        <w:rPr>
          <w:rStyle w:val="Kommentarhenvisning"/>
        </w:rPr>
        <w:annotationRef/>
      </w:r>
      <w:r>
        <w:t>Problemstilling og -formulering = 1470</w:t>
      </w:r>
    </w:p>
  </w:comment>
  <w:comment w:id="21" w:author="Julie Nielsen" w:date="2023-11-27T10:30:00Z" w:initials="JN">
    <w:p w14:paraId="19B1D375" w14:textId="270B085E" w:rsidR="00AA6192" w:rsidRDefault="00AA6192" w:rsidP="00AA6192">
      <w:pPr>
        <w:pStyle w:val="Kommentartekst"/>
      </w:pPr>
      <w:r>
        <w:rPr>
          <w:rStyle w:val="Kommentarhenvisning"/>
        </w:rPr>
        <w:annotationRef/>
      </w:r>
      <w:r>
        <w:t>Vil gerne sammenligne med hvor mange der kommer ind på hjemmesiden</w:t>
      </w:r>
    </w:p>
  </w:comment>
  <w:comment w:id="25" w:author="Charlotte Xenia" w:date="2023-11-27T13:47:00Z" w:initials="CX">
    <w:p w14:paraId="1312EEF5" w14:textId="77777777" w:rsidR="00FB6EA6" w:rsidRDefault="00FB6EA6">
      <w:pPr>
        <w:pStyle w:val="Kommentartekst"/>
      </w:pPr>
      <w:r>
        <w:rPr>
          <w:rStyle w:val="Kommentarhenvisning"/>
        </w:rPr>
        <w:annotationRef/>
      </w:r>
      <w:r>
        <w:t>Bilag 41-4.? - Interviewguide</w:t>
      </w:r>
    </w:p>
  </w:comment>
  <w:comment w:id="27" w:author="Charlotte Xenia" w:date="2023-11-27T13:47:00Z" w:initials="CX">
    <w:p w14:paraId="751DB812" w14:textId="77777777" w:rsidR="00087818" w:rsidRDefault="00087818">
      <w:pPr>
        <w:pStyle w:val="Kommentartekst"/>
      </w:pPr>
      <w:r>
        <w:rPr>
          <w:rStyle w:val="Kommentarhenvisning"/>
        </w:rPr>
        <w:annotationRef/>
      </w:r>
      <w:r>
        <w:t>Evt Bilag 5.1-5.? - SWOT-analyse</w:t>
      </w:r>
    </w:p>
  </w:comment>
  <w:comment w:id="28" w:author="Charlotte Xenia" w:date="2023-11-27T12:54:00Z" w:initials="CX">
    <w:p w14:paraId="12846F1C" w14:textId="0F37F8A1" w:rsidR="005A18A3" w:rsidRDefault="005A18A3" w:rsidP="005A18A3">
      <w:pPr>
        <w:pStyle w:val="Kommentartekst"/>
      </w:pPr>
      <w:r>
        <w:rPr>
          <w:rStyle w:val="Kommentarhenvisning"/>
        </w:rPr>
        <w:annotationRef/>
      </w:r>
      <w:r>
        <w:t>Kilde:</w:t>
      </w:r>
      <w:r>
        <w:br/>
      </w:r>
      <w:hyperlink r:id="rId1" w:history="1">
        <w:r w:rsidRPr="009111D0">
          <w:rPr>
            <w:rStyle w:val="Hyperlink"/>
          </w:rPr>
          <w:t>https://www.dst.dk/da/Statistik/emner/kultur-og-fritid/museer-og-zoologiske-haver/museer</w:t>
        </w:r>
      </w:hyperlink>
      <w:r>
        <w:t xml:space="preserve"> </w:t>
      </w:r>
      <w:r>
        <w:br/>
        <w:t>-</w:t>
      </w:r>
      <w:r>
        <w:br/>
      </w:r>
      <w:hyperlink r:id="rId2" w:history="1">
        <w:r w:rsidRPr="009111D0">
          <w:rPr>
            <w:rStyle w:val="Hyperlink"/>
          </w:rPr>
          <w:t>Liste med besøgstal for statslige og statsanerkendte museer (2022)</w:t>
        </w:r>
      </w:hyperlink>
      <w:r>
        <w:rPr>
          <w:color w:val="002E2E"/>
        </w:rPr>
        <w:br/>
        <w:t>-</w:t>
      </w:r>
      <w:r>
        <w:rPr>
          <w:color w:val="002E2E"/>
        </w:rPr>
        <w:br/>
      </w:r>
      <w:r>
        <w:rPr>
          <w:b/>
          <w:bCs/>
          <w:color w:val="002E2E"/>
          <w:highlight w:val="white"/>
        </w:rPr>
        <w:t>Christian Max Gustaf Törnfelt</w:t>
      </w:r>
      <w:r>
        <w:rPr>
          <w:color w:val="002E2E"/>
        </w:rPr>
        <w:t xml:space="preserve"> </w:t>
      </w:r>
    </w:p>
  </w:comment>
  <w:comment w:id="32" w:author="Julie Nielsen" w:date="2023-11-27T10:09:00Z" w:initials="JN">
    <w:p w14:paraId="1FF5E541" w14:textId="798123EA" w:rsidR="00F55355" w:rsidRDefault="00F55355">
      <w:pPr>
        <w:pStyle w:val="Kommentartekst"/>
      </w:pPr>
      <w:r>
        <w:rPr>
          <w:rStyle w:val="Kommentarhenvisning"/>
        </w:rPr>
        <w:annotationRef/>
      </w:r>
      <w:r>
        <w:t>Tone of Voice, uarbejdet af gruppen i fællesskab, kilde: (Lund, 2021)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BD26F17" w15:done="0"/>
  <w15:commentEx w15:paraId="3BCF1406" w15:done="0"/>
  <w15:commentEx w15:paraId="7B073671" w15:done="0"/>
  <w15:commentEx w15:paraId="09892065" w15:done="0"/>
  <w15:commentEx w15:paraId="19B1D375" w15:done="0"/>
  <w15:commentEx w15:paraId="1312EEF5" w15:done="0"/>
  <w15:commentEx w15:paraId="751DB812" w15:done="0"/>
  <w15:commentEx w15:paraId="12846F1C" w15:done="0"/>
  <w15:commentEx w15:paraId="1FF5E54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6B61B33C" w16cex:dateUtc="2023-11-27T10:08:00Z"/>
  <w16cex:commentExtensible w16cex:durableId="0D0DBB09" w16cex:dateUtc="2023-11-27T09:35:00Z"/>
  <w16cex:commentExtensible w16cex:durableId="5C63ED58" w16cex:dateUtc="2023-11-27T10:09:00Z"/>
  <w16cex:commentExtensible w16cex:durableId="0D6863DB" w16cex:dateUtc="2023-11-27T10:10:00Z"/>
  <w16cex:commentExtensible w16cex:durableId="40193E6D" w16cex:dateUtc="2023-11-27T09:30:00Z"/>
  <w16cex:commentExtensible w16cex:durableId="009242A8" w16cex:dateUtc="2023-11-27T12:47:00Z"/>
  <w16cex:commentExtensible w16cex:durableId="61C74CEF" w16cex:dateUtc="2023-11-27T12:47:00Z"/>
  <w16cex:commentExtensible w16cex:durableId="0AB862F8" w16cex:dateUtc="2023-11-27T11:54:00Z"/>
  <w16cex:commentExtensible w16cex:durableId="1923FB54" w16cex:dateUtc="2023-11-27T09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BD26F17" w16cid:durableId="6B61B33C"/>
  <w16cid:commentId w16cid:paraId="3BCF1406" w16cid:durableId="0D0DBB09"/>
  <w16cid:commentId w16cid:paraId="7B073671" w16cid:durableId="5C63ED58"/>
  <w16cid:commentId w16cid:paraId="09892065" w16cid:durableId="0D6863DB"/>
  <w16cid:commentId w16cid:paraId="19B1D375" w16cid:durableId="40193E6D"/>
  <w16cid:commentId w16cid:paraId="1312EEF5" w16cid:durableId="009242A8"/>
  <w16cid:commentId w16cid:paraId="751DB812" w16cid:durableId="61C74CEF"/>
  <w16cid:commentId w16cid:paraId="12846F1C" w16cid:durableId="0AB862F8"/>
  <w16cid:commentId w16cid:paraId="1FF5E541" w16cid:durableId="1923FB5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6F0584" w14:textId="77777777" w:rsidR="0096519C" w:rsidRDefault="0096519C" w:rsidP="00D96E09">
      <w:pPr>
        <w:spacing w:after="0" w:line="240" w:lineRule="auto"/>
      </w:pPr>
      <w:r>
        <w:separator/>
      </w:r>
    </w:p>
  </w:endnote>
  <w:endnote w:type="continuationSeparator" w:id="0">
    <w:p w14:paraId="04742E0C" w14:textId="77777777" w:rsidR="0096519C" w:rsidRDefault="0096519C" w:rsidP="00D96E09">
      <w:pPr>
        <w:spacing w:after="0" w:line="240" w:lineRule="auto"/>
      </w:pPr>
      <w:r>
        <w:continuationSeparator/>
      </w:r>
    </w:p>
  </w:endnote>
  <w:endnote w:type="continuationNotice" w:id="1">
    <w:p w14:paraId="2FE048BD" w14:textId="77777777" w:rsidR="0096519C" w:rsidRDefault="0096519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Lato">
    <w:charset w:val="00"/>
    <w:family w:val="swiss"/>
    <w:pitch w:val="variable"/>
    <w:sig w:usb0="E10002FF" w:usb1="5000ECFF" w:usb2="0000002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721931" w14:textId="77777777" w:rsidR="001A6117" w:rsidRDefault="001A6117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210"/>
      <w:gridCol w:w="3210"/>
      <w:gridCol w:w="3210"/>
    </w:tblGrid>
    <w:tr w:rsidR="2DC1C4F2" w14:paraId="4C77F699" w14:textId="77777777" w:rsidTr="2DC1C4F2">
      <w:trPr>
        <w:trHeight w:val="300"/>
      </w:trPr>
      <w:tc>
        <w:tcPr>
          <w:tcW w:w="3210" w:type="dxa"/>
        </w:tcPr>
        <w:p w14:paraId="5248A5D9" w14:textId="207E847D" w:rsidR="2DC1C4F2" w:rsidRDefault="2DC1C4F2" w:rsidP="2DC1C4F2">
          <w:pPr>
            <w:pStyle w:val="Sidehoved"/>
            <w:ind w:left="-115"/>
          </w:pPr>
        </w:p>
      </w:tc>
      <w:tc>
        <w:tcPr>
          <w:tcW w:w="3210" w:type="dxa"/>
        </w:tcPr>
        <w:p w14:paraId="0469BE51" w14:textId="1080F132" w:rsidR="2DC1C4F2" w:rsidRDefault="2DC1C4F2" w:rsidP="2DC1C4F2">
          <w:pPr>
            <w:pStyle w:val="Sidehoved"/>
            <w:jc w:val="center"/>
          </w:pPr>
        </w:p>
      </w:tc>
      <w:tc>
        <w:tcPr>
          <w:tcW w:w="3210" w:type="dxa"/>
        </w:tcPr>
        <w:p w14:paraId="0474812D" w14:textId="2ABE4358" w:rsidR="2DC1C4F2" w:rsidRDefault="2DC1C4F2" w:rsidP="2DC1C4F2">
          <w:pPr>
            <w:pStyle w:val="Sidehoved"/>
            <w:ind w:right="-115"/>
            <w:jc w:val="right"/>
          </w:pPr>
        </w:p>
      </w:tc>
    </w:tr>
  </w:tbl>
  <w:p w14:paraId="48C35D16" w14:textId="588F33A7" w:rsidR="005A325C" w:rsidRDefault="005A325C">
    <w:pPr>
      <w:pStyle w:val="Sidefod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210"/>
      <w:gridCol w:w="3210"/>
      <w:gridCol w:w="3210"/>
    </w:tblGrid>
    <w:tr w:rsidR="2DC1C4F2" w14:paraId="19CF68AE" w14:textId="77777777" w:rsidTr="2DC1C4F2">
      <w:trPr>
        <w:trHeight w:val="300"/>
      </w:trPr>
      <w:tc>
        <w:tcPr>
          <w:tcW w:w="3210" w:type="dxa"/>
        </w:tcPr>
        <w:p w14:paraId="35794D29" w14:textId="638EE79E" w:rsidR="2DC1C4F2" w:rsidRDefault="2DC1C4F2" w:rsidP="2DC1C4F2">
          <w:pPr>
            <w:pStyle w:val="Sidehoved"/>
            <w:ind w:left="-115"/>
          </w:pPr>
        </w:p>
      </w:tc>
      <w:tc>
        <w:tcPr>
          <w:tcW w:w="3210" w:type="dxa"/>
        </w:tcPr>
        <w:p w14:paraId="2F7B302B" w14:textId="08FB58FD" w:rsidR="2DC1C4F2" w:rsidRDefault="2DC1C4F2" w:rsidP="2DC1C4F2">
          <w:pPr>
            <w:pStyle w:val="Sidehoved"/>
            <w:jc w:val="center"/>
          </w:pPr>
        </w:p>
      </w:tc>
      <w:tc>
        <w:tcPr>
          <w:tcW w:w="3210" w:type="dxa"/>
        </w:tcPr>
        <w:p w14:paraId="527A83CE" w14:textId="66E5B412" w:rsidR="2DC1C4F2" w:rsidRDefault="2DC1C4F2" w:rsidP="2DC1C4F2">
          <w:pPr>
            <w:pStyle w:val="Sidehoved"/>
            <w:ind w:right="-115"/>
            <w:jc w:val="right"/>
          </w:pPr>
        </w:p>
      </w:tc>
    </w:tr>
  </w:tbl>
  <w:p w14:paraId="357288F8" w14:textId="168EAE18" w:rsidR="005A325C" w:rsidRDefault="005A325C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1985EA" w14:textId="77777777" w:rsidR="0096519C" w:rsidRDefault="0096519C" w:rsidP="00D96E09">
      <w:pPr>
        <w:spacing w:after="0" w:line="240" w:lineRule="auto"/>
      </w:pPr>
      <w:r>
        <w:separator/>
      </w:r>
    </w:p>
  </w:footnote>
  <w:footnote w:type="continuationSeparator" w:id="0">
    <w:p w14:paraId="5A64355A" w14:textId="77777777" w:rsidR="0096519C" w:rsidRDefault="0096519C" w:rsidP="00D96E09">
      <w:pPr>
        <w:spacing w:after="0" w:line="240" w:lineRule="auto"/>
      </w:pPr>
      <w:r>
        <w:continuationSeparator/>
      </w:r>
    </w:p>
  </w:footnote>
  <w:footnote w:type="continuationNotice" w:id="1">
    <w:p w14:paraId="5F7E03D0" w14:textId="77777777" w:rsidR="0096519C" w:rsidRDefault="0096519C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353522" w14:textId="77777777" w:rsidR="001A6117" w:rsidRDefault="001A6117">
    <w:pPr>
      <w:pStyle w:val="Sidehove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210"/>
      <w:gridCol w:w="3210"/>
      <w:gridCol w:w="3210"/>
    </w:tblGrid>
    <w:tr w:rsidR="2DC1C4F2" w14:paraId="6AE309AF" w14:textId="77777777" w:rsidTr="2DC1C4F2">
      <w:trPr>
        <w:trHeight w:val="300"/>
      </w:trPr>
      <w:tc>
        <w:tcPr>
          <w:tcW w:w="3210" w:type="dxa"/>
        </w:tcPr>
        <w:p w14:paraId="5409D4A9" w14:textId="7631F691" w:rsidR="2DC1C4F2" w:rsidRDefault="2DC1C4F2" w:rsidP="2DC1C4F2">
          <w:pPr>
            <w:pStyle w:val="Sidehoved"/>
            <w:ind w:left="-115"/>
          </w:pPr>
        </w:p>
      </w:tc>
      <w:tc>
        <w:tcPr>
          <w:tcW w:w="3210" w:type="dxa"/>
        </w:tcPr>
        <w:p w14:paraId="5F3CC6D1" w14:textId="6927E1EF" w:rsidR="2DC1C4F2" w:rsidRDefault="2DC1C4F2" w:rsidP="2DC1C4F2">
          <w:pPr>
            <w:pStyle w:val="Sidehoved"/>
            <w:jc w:val="center"/>
          </w:pPr>
        </w:p>
      </w:tc>
      <w:tc>
        <w:tcPr>
          <w:tcW w:w="3210" w:type="dxa"/>
        </w:tcPr>
        <w:p w14:paraId="7822EEDB" w14:textId="5BF3E7BF" w:rsidR="2DC1C4F2" w:rsidRDefault="2DC1C4F2" w:rsidP="2DC1C4F2">
          <w:pPr>
            <w:pStyle w:val="Sidehoved"/>
            <w:ind w:right="-115"/>
            <w:jc w:val="right"/>
          </w:pPr>
        </w:p>
      </w:tc>
    </w:tr>
  </w:tbl>
  <w:p w14:paraId="30DB18DA" w14:textId="7296448B" w:rsidR="005A325C" w:rsidRDefault="005A325C">
    <w:pPr>
      <w:pStyle w:val="Sidehoved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3210"/>
      <w:gridCol w:w="3210"/>
      <w:gridCol w:w="3210"/>
    </w:tblGrid>
    <w:tr w:rsidR="2DC1C4F2" w14:paraId="51343D6B" w14:textId="77777777" w:rsidTr="2DC1C4F2">
      <w:trPr>
        <w:trHeight w:val="300"/>
      </w:trPr>
      <w:tc>
        <w:tcPr>
          <w:tcW w:w="3210" w:type="dxa"/>
        </w:tcPr>
        <w:p w14:paraId="4311165C" w14:textId="5EB36C99" w:rsidR="2DC1C4F2" w:rsidRDefault="2DC1C4F2" w:rsidP="2DC1C4F2">
          <w:pPr>
            <w:pStyle w:val="Sidehoved"/>
            <w:ind w:left="-115"/>
          </w:pPr>
        </w:p>
      </w:tc>
      <w:tc>
        <w:tcPr>
          <w:tcW w:w="3210" w:type="dxa"/>
        </w:tcPr>
        <w:p w14:paraId="1BF86E07" w14:textId="7923B448" w:rsidR="2DC1C4F2" w:rsidRDefault="2DC1C4F2" w:rsidP="2DC1C4F2">
          <w:pPr>
            <w:pStyle w:val="Sidehoved"/>
            <w:jc w:val="center"/>
          </w:pPr>
        </w:p>
      </w:tc>
      <w:tc>
        <w:tcPr>
          <w:tcW w:w="3210" w:type="dxa"/>
        </w:tcPr>
        <w:p w14:paraId="55F4F16D" w14:textId="64E8CF57" w:rsidR="2DC1C4F2" w:rsidRDefault="2DC1C4F2" w:rsidP="2DC1C4F2">
          <w:pPr>
            <w:pStyle w:val="Sidehoved"/>
            <w:ind w:right="-115"/>
            <w:jc w:val="right"/>
          </w:pPr>
        </w:p>
      </w:tc>
    </w:tr>
  </w:tbl>
  <w:p w14:paraId="40B8DD26" w14:textId="772B3302" w:rsidR="005A325C" w:rsidRDefault="005A325C">
    <w:pPr>
      <w:pStyle w:val="Sidehove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CC53D6"/>
    <w:multiLevelType w:val="hybridMultilevel"/>
    <w:tmpl w:val="573E6FCC"/>
    <w:lvl w:ilvl="0" w:tplc="66AAF428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596964"/>
    <w:multiLevelType w:val="hybridMultilevel"/>
    <w:tmpl w:val="D50011EA"/>
    <w:lvl w:ilvl="0" w:tplc="9EB612AC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4DE977D"/>
    <w:multiLevelType w:val="hybridMultilevel"/>
    <w:tmpl w:val="FFFFFFFF"/>
    <w:lvl w:ilvl="0" w:tplc="09BE2F3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392EDA6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A3F6919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BBAAED1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2583E0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3A5E8368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8BCCBD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8BE08A1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AF4694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2253C4A"/>
    <w:multiLevelType w:val="hybridMultilevel"/>
    <w:tmpl w:val="FFFFFFFF"/>
    <w:lvl w:ilvl="0" w:tplc="68CA937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1041164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69568F6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026190C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7784FA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D40B96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0CA6224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9CD2D0A0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5289D7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95738BC"/>
    <w:multiLevelType w:val="hybridMultilevel"/>
    <w:tmpl w:val="A0F07EE2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6341F7A"/>
    <w:multiLevelType w:val="hybridMultilevel"/>
    <w:tmpl w:val="CE9A8FB4"/>
    <w:lvl w:ilvl="0" w:tplc="D0C4ACC0">
      <w:numFmt w:val="bullet"/>
      <w:lvlText w:val="-"/>
      <w:lvlJc w:val="left"/>
      <w:pPr>
        <w:ind w:left="720" w:hanging="360"/>
      </w:pPr>
      <w:rPr>
        <w:rFonts w:ascii="Calibri Light" w:eastAsiaTheme="majorEastAsia" w:hAnsi="Calibri Light" w:cs="Calibri Light" w:hint="default"/>
        <w:sz w:val="32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89257E7"/>
    <w:multiLevelType w:val="hybridMultilevel"/>
    <w:tmpl w:val="2258D868"/>
    <w:lvl w:ilvl="0" w:tplc="1094703C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F4D0F31"/>
    <w:multiLevelType w:val="hybridMultilevel"/>
    <w:tmpl w:val="1018C1A4"/>
    <w:lvl w:ilvl="0" w:tplc="4FBC365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64981892">
    <w:abstractNumId w:val="3"/>
  </w:num>
  <w:num w:numId="2" w16cid:durableId="1213543125">
    <w:abstractNumId w:val="2"/>
  </w:num>
  <w:num w:numId="3" w16cid:durableId="1525362435">
    <w:abstractNumId w:val="1"/>
  </w:num>
  <w:num w:numId="4" w16cid:durableId="112789676">
    <w:abstractNumId w:val="5"/>
  </w:num>
  <w:num w:numId="5" w16cid:durableId="2145078924">
    <w:abstractNumId w:val="7"/>
  </w:num>
  <w:num w:numId="6" w16cid:durableId="188643050">
    <w:abstractNumId w:val="0"/>
  </w:num>
  <w:num w:numId="7" w16cid:durableId="546113979">
    <w:abstractNumId w:val="6"/>
  </w:num>
  <w:num w:numId="8" w16cid:durableId="817696984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arlotte Xenia">
    <w15:presenceInfo w15:providerId="Windows Live" w15:userId="0f4892719e681440"/>
  </w15:person>
  <w15:person w15:author="Julie Nielsen">
    <w15:presenceInfo w15:providerId="Windows Live" w15:userId="68faa275414d30c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1304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7C5D"/>
    <w:rsid w:val="00003A59"/>
    <w:rsid w:val="0000494B"/>
    <w:rsid w:val="00004D6A"/>
    <w:rsid w:val="00007039"/>
    <w:rsid w:val="00007B48"/>
    <w:rsid w:val="00010224"/>
    <w:rsid w:val="000102A2"/>
    <w:rsid w:val="00010BAD"/>
    <w:rsid w:val="00012C5B"/>
    <w:rsid w:val="0001620F"/>
    <w:rsid w:val="00017983"/>
    <w:rsid w:val="00025AE9"/>
    <w:rsid w:val="000269D3"/>
    <w:rsid w:val="00026D6D"/>
    <w:rsid w:val="0002705B"/>
    <w:rsid w:val="000311AC"/>
    <w:rsid w:val="00032BE3"/>
    <w:rsid w:val="00033198"/>
    <w:rsid w:val="00042D7E"/>
    <w:rsid w:val="0004376D"/>
    <w:rsid w:val="00044512"/>
    <w:rsid w:val="00046D40"/>
    <w:rsid w:val="00052625"/>
    <w:rsid w:val="00055E28"/>
    <w:rsid w:val="00060173"/>
    <w:rsid w:val="00061CF0"/>
    <w:rsid w:val="00063371"/>
    <w:rsid w:val="00063C97"/>
    <w:rsid w:val="00063E92"/>
    <w:rsid w:val="00064735"/>
    <w:rsid w:val="00072C11"/>
    <w:rsid w:val="0007323F"/>
    <w:rsid w:val="000755D2"/>
    <w:rsid w:val="00077F63"/>
    <w:rsid w:val="0008083F"/>
    <w:rsid w:val="000835BB"/>
    <w:rsid w:val="0008463E"/>
    <w:rsid w:val="00085403"/>
    <w:rsid w:val="00086440"/>
    <w:rsid w:val="00086C7E"/>
    <w:rsid w:val="00087806"/>
    <w:rsid w:val="00087818"/>
    <w:rsid w:val="00094786"/>
    <w:rsid w:val="0009489B"/>
    <w:rsid w:val="00094D11"/>
    <w:rsid w:val="00096E1F"/>
    <w:rsid w:val="000A0672"/>
    <w:rsid w:val="000A18ED"/>
    <w:rsid w:val="000A410A"/>
    <w:rsid w:val="000A59D7"/>
    <w:rsid w:val="000A6E93"/>
    <w:rsid w:val="000B2B0E"/>
    <w:rsid w:val="000B664F"/>
    <w:rsid w:val="000B6651"/>
    <w:rsid w:val="000C0876"/>
    <w:rsid w:val="000C0B1D"/>
    <w:rsid w:val="000C33BF"/>
    <w:rsid w:val="000C35DB"/>
    <w:rsid w:val="000C67B9"/>
    <w:rsid w:val="000C779D"/>
    <w:rsid w:val="000E0CAB"/>
    <w:rsid w:val="000E1E23"/>
    <w:rsid w:val="000E5C26"/>
    <w:rsid w:val="000E6F1E"/>
    <w:rsid w:val="000E7B39"/>
    <w:rsid w:val="000F02D7"/>
    <w:rsid w:val="000F0E96"/>
    <w:rsid w:val="000F4BEE"/>
    <w:rsid w:val="00104A05"/>
    <w:rsid w:val="00107427"/>
    <w:rsid w:val="001078CC"/>
    <w:rsid w:val="00110CC4"/>
    <w:rsid w:val="001131F3"/>
    <w:rsid w:val="001134CB"/>
    <w:rsid w:val="001144C3"/>
    <w:rsid w:val="00114E7A"/>
    <w:rsid w:val="00116CC7"/>
    <w:rsid w:val="0012107F"/>
    <w:rsid w:val="00121811"/>
    <w:rsid w:val="001240DA"/>
    <w:rsid w:val="001246B1"/>
    <w:rsid w:val="001252EA"/>
    <w:rsid w:val="00126755"/>
    <w:rsid w:val="001269D8"/>
    <w:rsid w:val="00126C87"/>
    <w:rsid w:val="001309AF"/>
    <w:rsid w:val="00133B62"/>
    <w:rsid w:val="00135335"/>
    <w:rsid w:val="00137A42"/>
    <w:rsid w:val="001413AF"/>
    <w:rsid w:val="00142FD9"/>
    <w:rsid w:val="001436C6"/>
    <w:rsid w:val="00143737"/>
    <w:rsid w:val="00143C4D"/>
    <w:rsid w:val="00144AB4"/>
    <w:rsid w:val="00145894"/>
    <w:rsid w:val="00146369"/>
    <w:rsid w:val="00151C52"/>
    <w:rsid w:val="00152F32"/>
    <w:rsid w:val="00154282"/>
    <w:rsid w:val="00160B71"/>
    <w:rsid w:val="00162FE5"/>
    <w:rsid w:val="00163A35"/>
    <w:rsid w:val="001653F5"/>
    <w:rsid w:val="00170461"/>
    <w:rsid w:val="00170861"/>
    <w:rsid w:val="00171FE1"/>
    <w:rsid w:val="00172A0A"/>
    <w:rsid w:val="00172E02"/>
    <w:rsid w:val="00174A57"/>
    <w:rsid w:val="0017520A"/>
    <w:rsid w:val="0018084E"/>
    <w:rsid w:val="00180E03"/>
    <w:rsid w:val="0018309C"/>
    <w:rsid w:val="00184AEC"/>
    <w:rsid w:val="001876C7"/>
    <w:rsid w:val="00190CC6"/>
    <w:rsid w:val="001933AE"/>
    <w:rsid w:val="00193B38"/>
    <w:rsid w:val="00194B8D"/>
    <w:rsid w:val="001950CC"/>
    <w:rsid w:val="0019521F"/>
    <w:rsid w:val="00195BD5"/>
    <w:rsid w:val="001976BC"/>
    <w:rsid w:val="001A15DD"/>
    <w:rsid w:val="001A221D"/>
    <w:rsid w:val="001A2A91"/>
    <w:rsid w:val="001A40FF"/>
    <w:rsid w:val="001A49C0"/>
    <w:rsid w:val="001A57F6"/>
    <w:rsid w:val="001A6117"/>
    <w:rsid w:val="001B2476"/>
    <w:rsid w:val="001B2D70"/>
    <w:rsid w:val="001B3BEB"/>
    <w:rsid w:val="001B3FF8"/>
    <w:rsid w:val="001B4171"/>
    <w:rsid w:val="001B4CB0"/>
    <w:rsid w:val="001B5973"/>
    <w:rsid w:val="001C004C"/>
    <w:rsid w:val="001C3F6F"/>
    <w:rsid w:val="001C441A"/>
    <w:rsid w:val="001C60C9"/>
    <w:rsid w:val="001C62CF"/>
    <w:rsid w:val="001C63B6"/>
    <w:rsid w:val="001E1858"/>
    <w:rsid w:val="001E2F5D"/>
    <w:rsid w:val="001E382D"/>
    <w:rsid w:val="001E49C4"/>
    <w:rsid w:val="001E5B2E"/>
    <w:rsid w:val="001F0A8E"/>
    <w:rsid w:val="001F2744"/>
    <w:rsid w:val="001F2FB8"/>
    <w:rsid w:val="001F355D"/>
    <w:rsid w:val="001F35A6"/>
    <w:rsid w:val="001F645B"/>
    <w:rsid w:val="001F6BFA"/>
    <w:rsid w:val="0020586A"/>
    <w:rsid w:val="0020695D"/>
    <w:rsid w:val="00210975"/>
    <w:rsid w:val="00212161"/>
    <w:rsid w:val="00213CAC"/>
    <w:rsid w:val="00213E15"/>
    <w:rsid w:val="002201D7"/>
    <w:rsid w:val="00221525"/>
    <w:rsid w:val="00225B2B"/>
    <w:rsid w:val="00227553"/>
    <w:rsid w:val="00227C69"/>
    <w:rsid w:val="00231831"/>
    <w:rsid w:val="00233D06"/>
    <w:rsid w:val="00236ECF"/>
    <w:rsid w:val="002373EF"/>
    <w:rsid w:val="002374B0"/>
    <w:rsid w:val="00242DF6"/>
    <w:rsid w:val="00245546"/>
    <w:rsid w:val="00245CDE"/>
    <w:rsid w:val="002501DA"/>
    <w:rsid w:val="002525C1"/>
    <w:rsid w:val="002531E4"/>
    <w:rsid w:val="00254357"/>
    <w:rsid w:val="00257AAE"/>
    <w:rsid w:val="00260230"/>
    <w:rsid w:val="0026167D"/>
    <w:rsid w:val="002649F2"/>
    <w:rsid w:val="0026550E"/>
    <w:rsid w:val="00267E0F"/>
    <w:rsid w:val="002712B5"/>
    <w:rsid w:val="00273468"/>
    <w:rsid w:val="002741D7"/>
    <w:rsid w:val="00274B00"/>
    <w:rsid w:val="00274F19"/>
    <w:rsid w:val="00275657"/>
    <w:rsid w:val="002810CC"/>
    <w:rsid w:val="002815DD"/>
    <w:rsid w:val="00283844"/>
    <w:rsid w:val="00284A9A"/>
    <w:rsid w:val="00285B73"/>
    <w:rsid w:val="002875D6"/>
    <w:rsid w:val="002903E9"/>
    <w:rsid w:val="00291742"/>
    <w:rsid w:val="00291C65"/>
    <w:rsid w:val="00291E09"/>
    <w:rsid w:val="00293A28"/>
    <w:rsid w:val="00294C13"/>
    <w:rsid w:val="002A031E"/>
    <w:rsid w:val="002A226E"/>
    <w:rsid w:val="002A315D"/>
    <w:rsid w:val="002A4142"/>
    <w:rsid w:val="002A4E62"/>
    <w:rsid w:val="002A7E7C"/>
    <w:rsid w:val="002B1743"/>
    <w:rsid w:val="002B21CF"/>
    <w:rsid w:val="002B41CD"/>
    <w:rsid w:val="002B4585"/>
    <w:rsid w:val="002C0085"/>
    <w:rsid w:val="002C313E"/>
    <w:rsid w:val="002C747E"/>
    <w:rsid w:val="002C7692"/>
    <w:rsid w:val="002D1DEB"/>
    <w:rsid w:val="002D20F7"/>
    <w:rsid w:val="002D710E"/>
    <w:rsid w:val="002E2CDF"/>
    <w:rsid w:val="002E4576"/>
    <w:rsid w:val="002E71F6"/>
    <w:rsid w:val="002F0746"/>
    <w:rsid w:val="002F255C"/>
    <w:rsid w:val="002F295D"/>
    <w:rsid w:val="002F437A"/>
    <w:rsid w:val="002F464E"/>
    <w:rsid w:val="002F557B"/>
    <w:rsid w:val="002F56E8"/>
    <w:rsid w:val="002F5CC7"/>
    <w:rsid w:val="003011DF"/>
    <w:rsid w:val="0030555A"/>
    <w:rsid w:val="003072A6"/>
    <w:rsid w:val="00311703"/>
    <w:rsid w:val="00311B8B"/>
    <w:rsid w:val="0032221D"/>
    <w:rsid w:val="00322266"/>
    <w:rsid w:val="00322A10"/>
    <w:rsid w:val="00323940"/>
    <w:rsid w:val="00325D7E"/>
    <w:rsid w:val="0032660C"/>
    <w:rsid w:val="00326688"/>
    <w:rsid w:val="00330158"/>
    <w:rsid w:val="00330AB4"/>
    <w:rsid w:val="00331E34"/>
    <w:rsid w:val="0033716A"/>
    <w:rsid w:val="003427C6"/>
    <w:rsid w:val="0034281D"/>
    <w:rsid w:val="0034613A"/>
    <w:rsid w:val="003501AB"/>
    <w:rsid w:val="00351CB6"/>
    <w:rsid w:val="00352913"/>
    <w:rsid w:val="003559D1"/>
    <w:rsid w:val="00357390"/>
    <w:rsid w:val="0036412C"/>
    <w:rsid w:val="0036446B"/>
    <w:rsid w:val="00364637"/>
    <w:rsid w:val="00365C09"/>
    <w:rsid w:val="00365FA5"/>
    <w:rsid w:val="00367525"/>
    <w:rsid w:val="00370306"/>
    <w:rsid w:val="003725E3"/>
    <w:rsid w:val="00374179"/>
    <w:rsid w:val="0038186F"/>
    <w:rsid w:val="00383343"/>
    <w:rsid w:val="00384645"/>
    <w:rsid w:val="0038719C"/>
    <w:rsid w:val="003871D8"/>
    <w:rsid w:val="00387BD3"/>
    <w:rsid w:val="00390C09"/>
    <w:rsid w:val="00391FF8"/>
    <w:rsid w:val="00393FBA"/>
    <w:rsid w:val="00394F4D"/>
    <w:rsid w:val="0039510A"/>
    <w:rsid w:val="00397227"/>
    <w:rsid w:val="003979F3"/>
    <w:rsid w:val="003A2CF0"/>
    <w:rsid w:val="003B07B7"/>
    <w:rsid w:val="003B0C16"/>
    <w:rsid w:val="003B1675"/>
    <w:rsid w:val="003B3C4F"/>
    <w:rsid w:val="003B3FB7"/>
    <w:rsid w:val="003C2CDF"/>
    <w:rsid w:val="003C2D4F"/>
    <w:rsid w:val="003C3FCD"/>
    <w:rsid w:val="003D1DB1"/>
    <w:rsid w:val="003E2EC8"/>
    <w:rsid w:val="003E3D0A"/>
    <w:rsid w:val="003F45FA"/>
    <w:rsid w:val="00404B5C"/>
    <w:rsid w:val="004079FD"/>
    <w:rsid w:val="00410288"/>
    <w:rsid w:val="00411330"/>
    <w:rsid w:val="0041212D"/>
    <w:rsid w:val="0041415F"/>
    <w:rsid w:val="00414A95"/>
    <w:rsid w:val="00421958"/>
    <w:rsid w:val="00423AD0"/>
    <w:rsid w:val="00424956"/>
    <w:rsid w:val="00424B6F"/>
    <w:rsid w:val="00424C21"/>
    <w:rsid w:val="00427A86"/>
    <w:rsid w:val="00430573"/>
    <w:rsid w:val="0043267B"/>
    <w:rsid w:val="004372D8"/>
    <w:rsid w:val="004401E3"/>
    <w:rsid w:val="00440555"/>
    <w:rsid w:val="00443584"/>
    <w:rsid w:val="004469B0"/>
    <w:rsid w:val="004524E8"/>
    <w:rsid w:val="0045446E"/>
    <w:rsid w:val="00454A3D"/>
    <w:rsid w:val="00455C85"/>
    <w:rsid w:val="00460C95"/>
    <w:rsid w:val="00466706"/>
    <w:rsid w:val="004703ED"/>
    <w:rsid w:val="00472A63"/>
    <w:rsid w:val="00473503"/>
    <w:rsid w:val="0047408A"/>
    <w:rsid w:val="004752D3"/>
    <w:rsid w:val="00475658"/>
    <w:rsid w:val="004774E6"/>
    <w:rsid w:val="00477D2A"/>
    <w:rsid w:val="00485FC3"/>
    <w:rsid w:val="004871D0"/>
    <w:rsid w:val="00487DB3"/>
    <w:rsid w:val="00490BD2"/>
    <w:rsid w:val="004917F9"/>
    <w:rsid w:val="004945CE"/>
    <w:rsid w:val="00496DE0"/>
    <w:rsid w:val="004A2055"/>
    <w:rsid w:val="004A2F96"/>
    <w:rsid w:val="004A3344"/>
    <w:rsid w:val="004A52CB"/>
    <w:rsid w:val="004A5F3C"/>
    <w:rsid w:val="004B10D5"/>
    <w:rsid w:val="004B27DB"/>
    <w:rsid w:val="004B34F0"/>
    <w:rsid w:val="004B770C"/>
    <w:rsid w:val="004B7E4B"/>
    <w:rsid w:val="004C0EDD"/>
    <w:rsid w:val="004C40BB"/>
    <w:rsid w:val="004C468C"/>
    <w:rsid w:val="004C4B39"/>
    <w:rsid w:val="004C6BFD"/>
    <w:rsid w:val="004C6DCA"/>
    <w:rsid w:val="004D5E6C"/>
    <w:rsid w:val="004E16E8"/>
    <w:rsid w:val="004E3DDC"/>
    <w:rsid w:val="004E44D0"/>
    <w:rsid w:val="004E52D5"/>
    <w:rsid w:val="004E53D8"/>
    <w:rsid w:val="004F10EE"/>
    <w:rsid w:val="004F22F9"/>
    <w:rsid w:val="004F263A"/>
    <w:rsid w:val="005026C7"/>
    <w:rsid w:val="00503C1D"/>
    <w:rsid w:val="00505399"/>
    <w:rsid w:val="00505F6C"/>
    <w:rsid w:val="0050602B"/>
    <w:rsid w:val="00510D3D"/>
    <w:rsid w:val="00511CF9"/>
    <w:rsid w:val="00511D7F"/>
    <w:rsid w:val="00512650"/>
    <w:rsid w:val="00513A2D"/>
    <w:rsid w:val="00514243"/>
    <w:rsid w:val="00516051"/>
    <w:rsid w:val="00516F7D"/>
    <w:rsid w:val="00524C5F"/>
    <w:rsid w:val="00530420"/>
    <w:rsid w:val="00530E5E"/>
    <w:rsid w:val="005315C7"/>
    <w:rsid w:val="00532158"/>
    <w:rsid w:val="005336EE"/>
    <w:rsid w:val="00534112"/>
    <w:rsid w:val="0053712D"/>
    <w:rsid w:val="00537E85"/>
    <w:rsid w:val="005400DC"/>
    <w:rsid w:val="00541E03"/>
    <w:rsid w:val="00543521"/>
    <w:rsid w:val="00543CBA"/>
    <w:rsid w:val="0054487E"/>
    <w:rsid w:val="005449AC"/>
    <w:rsid w:val="005459C0"/>
    <w:rsid w:val="00545EFC"/>
    <w:rsid w:val="00553B3C"/>
    <w:rsid w:val="005543B7"/>
    <w:rsid w:val="005572C6"/>
    <w:rsid w:val="00561169"/>
    <w:rsid w:val="005618A5"/>
    <w:rsid w:val="00562F48"/>
    <w:rsid w:val="00565825"/>
    <w:rsid w:val="00566D3F"/>
    <w:rsid w:val="005671B6"/>
    <w:rsid w:val="0056741D"/>
    <w:rsid w:val="00567BC3"/>
    <w:rsid w:val="00571CF0"/>
    <w:rsid w:val="0057249E"/>
    <w:rsid w:val="00572B4F"/>
    <w:rsid w:val="00576FE4"/>
    <w:rsid w:val="00577068"/>
    <w:rsid w:val="0057794B"/>
    <w:rsid w:val="00582229"/>
    <w:rsid w:val="00584220"/>
    <w:rsid w:val="0058630A"/>
    <w:rsid w:val="00590A0D"/>
    <w:rsid w:val="00590FE6"/>
    <w:rsid w:val="00591685"/>
    <w:rsid w:val="00592770"/>
    <w:rsid w:val="0059449F"/>
    <w:rsid w:val="00597B01"/>
    <w:rsid w:val="00597C50"/>
    <w:rsid w:val="005A18A3"/>
    <w:rsid w:val="005A325C"/>
    <w:rsid w:val="005A5231"/>
    <w:rsid w:val="005A7EF1"/>
    <w:rsid w:val="005B05B6"/>
    <w:rsid w:val="005B2C97"/>
    <w:rsid w:val="005B5135"/>
    <w:rsid w:val="005B51AF"/>
    <w:rsid w:val="005C0571"/>
    <w:rsid w:val="005C0947"/>
    <w:rsid w:val="005C1103"/>
    <w:rsid w:val="005C7744"/>
    <w:rsid w:val="005C7957"/>
    <w:rsid w:val="005D039D"/>
    <w:rsid w:val="005D0A96"/>
    <w:rsid w:val="005D3B03"/>
    <w:rsid w:val="005D4C9E"/>
    <w:rsid w:val="005D513C"/>
    <w:rsid w:val="005D6546"/>
    <w:rsid w:val="005D67F9"/>
    <w:rsid w:val="005D7F27"/>
    <w:rsid w:val="005E2B01"/>
    <w:rsid w:val="005E3675"/>
    <w:rsid w:val="005E3D77"/>
    <w:rsid w:val="005F0BAE"/>
    <w:rsid w:val="005F2094"/>
    <w:rsid w:val="005F2E26"/>
    <w:rsid w:val="005F4251"/>
    <w:rsid w:val="005F79DD"/>
    <w:rsid w:val="005F7C5D"/>
    <w:rsid w:val="005F7EEB"/>
    <w:rsid w:val="00601611"/>
    <w:rsid w:val="00601C49"/>
    <w:rsid w:val="00602800"/>
    <w:rsid w:val="00605241"/>
    <w:rsid w:val="00606BF1"/>
    <w:rsid w:val="00611D16"/>
    <w:rsid w:val="00620B98"/>
    <w:rsid w:val="00623679"/>
    <w:rsid w:val="00624C22"/>
    <w:rsid w:val="006265C7"/>
    <w:rsid w:val="00630070"/>
    <w:rsid w:val="006304C2"/>
    <w:rsid w:val="00634581"/>
    <w:rsid w:val="006351AC"/>
    <w:rsid w:val="00637892"/>
    <w:rsid w:val="00642A78"/>
    <w:rsid w:val="00643A35"/>
    <w:rsid w:val="006452D8"/>
    <w:rsid w:val="006463DB"/>
    <w:rsid w:val="00652CE7"/>
    <w:rsid w:val="00653583"/>
    <w:rsid w:val="00657BB9"/>
    <w:rsid w:val="00657EC0"/>
    <w:rsid w:val="006628CC"/>
    <w:rsid w:val="00665832"/>
    <w:rsid w:val="00665BC8"/>
    <w:rsid w:val="00670F5B"/>
    <w:rsid w:val="00673469"/>
    <w:rsid w:val="006738ED"/>
    <w:rsid w:val="00676731"/>
    <w:rsid w:val="00676D9B"/>
    <w:rsid w:val="00680423"/>
    <w:rsid w:val="00680C62"/>
    <w:rsid w:val="00687EF1"/>
    <w:rsid w:val="00690E38"/>
    <w:rsid w:val="00691288"/>
    <w:rsid w:val="00691570"/>
    <w:rsid w:val="0069383F"/>
    <w:rsid w:val="00695059"/>
    <w:rsid w:val="00696D39"/>
    <w:rsid w:val="00697C17"/>
    <w:rsid w:val="006A05EE"/>
    <w:rsid w:val="006A1DC8"/>
    <w:rsid w:val="006A1F56"/>
    <w:rsid w:val="006A3745"/>
    <w:rsid w:val="006A4064"/>
    <w:rsid w:val="006A7870"/>
    <w:rsid w:val="006B2719"/>
    <w:rsid w:val="006B28EA"/>
    <w:rsid w:val="006B378D"/>
    <w:rsid w:val="006C16E0"/>
    <w:rsid w:val="006C5F48"/>
    <w:rsid w:val="006D2F32"/>
    <w:rsid w:val="006D3C11"/>
    <w:rsid w:val="006D414A"/>
    <w:rsid w:val="006D6E30"/>
    <w:rsid w:val="006D71A9"/>
    <w:rsid w:val="006D7D30"/>
    <w:rsid w:val="006E1D40"/>
    <w:rsid w:val="006E3CCD"/>
    <w:rsid w:val="006E4B00"/>
    <w:rsid w:val="006E5175"/>
    <w:rsid w:val="006E6D32"/>
    <w:rsid w:val="006F0403"/>
    <w:rsid w:val="006F323B"/>
    <w:rsid w:val="006F36DF"/>
    <w:rsid w:val="0070027D"/>
    <w:rsid w:val="0070110D"/>
    <w:rsid w:val="00702DF1"/>
    <w:rsid w:val="00703A63"/>
    <w:rsid w:val="0070464B"/>
    <w:rsid w:val="007102B1"/>
    <w:rsid w:val="007127C7"/>
    <w:rsid w:val="00713099"/>
    <w:rsid w:val="00713483"/>
    <w:rsid w:val="00724A07"/>
    <w:rsid w:val="00726049"/>
    <w:rsid w:val="00732D6D"/>
    <w:rsid w:val="007334C3"/>
    <w:rsid w:val="0073373F"/>
    <w:rsid w:val="00733EB3"/>
    <w:rsid w:val="0073433D"/>
    <w:rsid w:val="00745A89"/>
    <w:rsid w:val="007476B3"/>
    <w:rsid w:val="0075069B"/>
    <w:rsid w:val="00750F52"/>
    <w:rsid w:val="00755495"/>
    <w:rsid w:val="00755B0C"/>
    <w:rsid w:val="00757745"/>
    <w:rsid w:val="00757B2E"/>
    <w:rsid w:val="007615D6"/>
    <w:rsid w:val="00763330"/>
    <w:rsid w:val="007633B7"/>
    <w:rsid w:val="0076740A"/>
    <w:rsid w:val="00770AFE"/>
    <w:rsid w:val="00771216"/>
    <w:rsid w:val="007713A9"/>
    <w:rsid w:val="00771541"/>
    <w:rsid w:val="007747C0"/>
    <w:rsid w:val="00781CD1"/>
    <w:rsid w:val="007824DE"/>
    <w:rsid w:val="0078282D"/>
    <w:rsid w:val="007829C8"/>
    <w:rsid w:val="00782B18"/>
    <w:rsid w:val="00786987"/>
    <w:rsid w:val="00786C8D"/>
    <w:rsid w:val="00787F11"/>
    <w:rsid w:val="007915EC"/>
    <w:rsid w:val="00791940"/>
    <w:rsid w:val="00792114"/>
    <w:rsid w:val="007968E4"/>
    <w:rsid w:val="007A0237"/>
    <w:rsid w:val="007A14DA"/>
    <w:rsid w:val="007A1AD1"/>
    <w:rsid w:val="007A1E62"/>
    <w:rsid w:val="007A3E9C"/>
    <w:rsid w:val="007A4375"/>
    <w:rsid w:val="007A5865"/>
    <w:rsid w:val="007B47E3"/>
    <w:rsid w:val="007B5333"/>
    <w:rsid w:val="007B588F"/>
    <w:rsid w:val="007C32A9"/>
    <w:rsid w:val="007C4497"/>
    <w:rsid w:val="007C5C44"/>
    <w:rsid w:val="007C6E6D"/>
    <w:rsid w:val="007D7C05"/>
    <w:rsid w:val="007E1428"/>
    <w:rsid w:val="007E2AA7"/>
    <w:rsid w:val="007E3DBA"/>
    <w:rsid w:val="007E4238"/>
    <w:rsid w:val="007E5051"/>
    <w:rsid w:val="007E56B9"/>
    <w:rsid w:val="007E6D1A"/>
    <w:rsid w:val="007F36A0"/>
    <w:rsid w:val="007F6E07"/>
    <w:rsid w:val="00800901"/>
    <w:rsid w:val="008017D2"/>
    <w:rsid w:val="008029D9"/>
    <w:rsid w:val="008077D7"/>
    <w:rsid w:val="00807896"/>
    <w:rsid w:val="00811054"/>
    <w:rsid w:val="00811395"/>
    <w:rsid w:val="00813CC6"/>
    <w:rsid w:val="0081549C"/>
    <w:rsid w:val="0081559F"/>
    <w:rsid w:val="00815C5B"/>
    <w:rsid w:val="00820645"/>
    <w:rsid w:val="00820A1D"/>
    <w:rsid w:val="00820D2A"/>
    <w:rsid w:val="00823AAA"/>
    <w:rsid w:val="00827544"/>
    <w:rsid w:val="00831BCF"/>
    <w:rsid w:val="00832544"/>
    <w:rsid w:val="00834DD3"/>
    <w:rsid w:val="00836A5F"/>
    <w:rsid w:val="00837229"/>
    <w:rsid w:val="00841051"/>
    <w:rsid w:val="008426F5"/>
    <w:rsid w:val="008458C2"/>
    <w:rsid w:val="00845964"/>
    <w:rsid w:val="00846B22"/>
    <w:rsid w:val="00847E21"/>
    <w:rsid w:val="00850C2F"/>
    <w:rsid w:val="0085107D"/>
    <w:rsid w:val="008527B1"/>
    <w:rsid w:val="008529EA"/>
    <w:rsid w:val="00852A1A"/>
    <w:rsid w:val="00853F0D"/>
    <w:rsid w:val="00854581"/>
    <w:rsid w:val="00856024"/>
    <w:rsid w:val="00856300"/>
    <w:rsid w:val="00856E16"/>
    <w:rsid w:val="008626D1"/>
    <w:rsid w:val="008630A6"/>
    <w:rsid w:val="0086415A"/>
    <w:rsid w:val="00864BC4"/>
    <w:rsid w:val="00865113"/>
    <w:rsid w:val="008722FD"/>
    <w:rsid w:val="00875EFF"/>
    <w:rsid w:val="0087617D"/>
    <w:rsid w:val="00881215"/>
    <w:rsid w:val="008841C9"/>
    <w:rsid w:val="00884494"/>
    <w:rsid w:val="008862E6"/>
    <w:rsid w:val="00886879"/>
    <w:rsid w:val="008879F2"/>
    <w:rsid w:val="00892624"/>
    <w:rsid w:val="00895F8F"/>
    <w:rsid w:val="008967C2"/>
    <w:rsid w:val="00896D37"/>
    <w:rsid w:val="008970FB"/>
    <w:rsid w:val="008A0333"/>
    <w:rsid w:val="008A472A"/>
    <w:rsid w:val="008A4C47"/>
    <w:rsid w:val="008A5553"/>
    <w:rsid w:val="008A6FD8"/>
    <w:rsid w:val="008B1048"/>
    <w:rsid w:val="008B4735"/>
    <w:rsid w:val="008B490A"/>
    <w:rsid w:val="008B49AF"/>
    <w:rsid w:val="008B73AB"/>
    <w:rsid w:val="008C0F93"/>
    <w:rsid w:val="008C1D1E"/>
    <w:rsid w:val="008C3E82"/>
    <w:rsid w:val="008C5F41"/>
    <w:rsid w:val="008C75EC"/>
    <w:rsid w:val="008C7AEA"/>
    <w:rsid w:val="008D066B"/>
    <w:rsid w:val="008D20D9"/>
    <w:rsid w:val="008D4613"/>
    <w:rsid w:val="008D4B7D"/>
    <w:rsid w:val="008D5F7F"/>
    <w:rsid w:val="008E013B"/>
    <w:rsid w:val="008E3921"/>
    <w:rsid w:val="008E39AB"/>
    <w:rsid w:val="008E4C82"/>
    <w:rsid w:val="008F0CB7"/>
    <w:rsid w:val="008F0DF5"/>
    <w:rsid w:val="008F40B4"/>
    <w:rsid w:val="008F5E32"/>
    <w:rsid w:val="008F6EB0"/>
    <w:rsid w:val="00903164"/>
    <w:rsid w:val="009038FC"/>
    <w:rsid w:val="009042C2"/>
    <w:rsid w:val="00910D2C"/>
    <w:rsid w:val="00914A9B"/>
    <w:rsid w:val="00914CA1"/>
    <w:rsid w:val="0092218D"/>
    <w:rsid w:val="00923B12"/>
    <w:rsid w:val="0092447A"/>
    <w:rsid w:val="009249C9"/>
    <w:rsid w:val="00925A31"/>
    <w:rsid w:val="00926463"/>
    <w:rsid w:val="00926B74"/>
    <w:rsid w:val="009304CD"/>
    <w:rsid w:val="00930E14"/>
    <w:rsid w:val="009313B9"/>
    <w:rsid w:val="00934345"/>
    <w:rsid w:val="00936CF4"/>
    <w:rsid w:val="009430DB"/>
    <w:rsid w:val="009469EC"/>
    <w:rsid w:val="00950007"/>
    <w:rsid w:val="00956F4C"/>
    <w:rsid w:val="00964BDC"/>
    <w:rsid w:val="0096519C"/>
    <w:rsid w:val="009678EB"/>
    <w:rsid w:val="009704D3"/>
    <w:rsid w:val="009719B7"/>
    <w:rsid w:val="009735EB"/>
    <w:rsid w:val="00976BCD"/>
    <w:rsid w:val="009775D4"/>
    <w:rsid w:val="0098338B"/>
    <w:rsid w:val="00983475"/>
    <w:rsid w:val="009839E1"/>
    <w:rsid w:val="00983E76"/>
    <w:rsid w:val="00984F2D"/>
    <w:rsid w:val="00987A66"/>
    <w:rsid w:val="00995884"/>
    <w:rsid w:val="00996CCA"/>
    <w:rsid w:val="009A0F6F"/>
    <w:rsid w:val="009A252E"/>
    <w:rsid w:val="009A3BA6"/>
    <w:rsid w:val="009A65E6"/>
    <w:rsid w:val="009A77DA"/>
    <w:rsid w:val="009B0428"/>
    <w:rsid w:val="009B70EA"/>
    <w:rsid w:val="009C0BC4"/>
    <w:rsid w:val="009C3BB1"/>
    <w:rsid w:val="009C43BA"/>
    <w:rsid w:val="009C6DDE"/>
    <w:rsid w:val="009D414C"/>
    <w:rsid w:val="009D4949"/>
    <w:rsid w:val="009D4B26"/>
    <w:rsid w:val="009D740A"/>
    <w:rsid w:val="009E1396"/>
    <w:rsid w:val="009E1CB3"/>
    <w:rsid w:val="009E239C"/>
    <w:rsid w:val="009E32F8"/>
    <w:rsid w:val="009E3B39"/>
    <w:rsid w:val="009F444A"/>
    <w:rsid w:val="009F7F0D"/>
    <w:rsid w:val="00A03797"/>
    <w:rsid w:val="00A03A3B"/>
    <w:rsid w:val="00A03A3E"/>
    <w:rsid w:val="00A045EE"/>
    <w:rsid w:val="00A04E67"/>
    <w:rsid w:val="00A06E33"/>
    <w:rsid w:val="00A0701A"/>
    <w:rsid w:val="00A10AB2"/>
    <w:rsid w:val="00A1506E"/>
    <w:rsid w:val="00A150AA"/>
    <w:rsid w:val="00A17E78"/>
    <w:rsid w:val="00A2248A"/>
    <w:rsid w:val="00A23832"/>
    <w:rsid w:val="00A26625"/>
    <w:rsid w:val="00A30D12"/>
    <w:rsid w:val="00A32410"/>
    <w:rsid w:val="00A33B3B"/>
    <w:rsid w:val="00A358E4"/>
    <w:rsid w:val="00A40131"/>
    <w:rsid w:val="00A40B38"/>
    <w:rsid w:val="00A452B4"/>
    <w:rsid w:val="00A460F0"/>
    <w:rsid w:val="00A46C98"/>
    <w:rsid w:val="00A52E7D"/>
    <w:rsid w:val="00A5357A"/>
    <w:rsid w:val="00A54820"/>
    <w:rsid w:val="00A54DE5"/>
    <w:rsid w:val="00A56D7F"/>
    <w:rsid w:val="00A57DB8"/>
    <w:rsid w:val="00A61035"/>
    <w:rsid w:val="00A63144"/>
    <w:rsid w:val="00A6352E"/>
    <w:rsid w:val="00A63AEC"/>
    <w:rsid w:val="00A63BF2"/>
    <w:rsid w:val="00A63ED2"/>
    <w:rsid w:val="00A66D58"/>
    <w:rsid w:val="00A72926"/>
    <w:rsid w:val="00A72D09"/>
    <w:rsid w:val="00A7362A"/>
    <w:rsid w:val="00A73996"/>
    <w:rsid w:val="00A75D60"/>
    <w:rsid w:val="00A807ED"/>
    <w:rsid w:val="00A8364B"/>
    <w:rsid w:val="00A8426C"/>
    <w:rsid w:val="00A86514"/>
    <w:rsid w:val="00A8762F"/>
    <w:rsid w:val="00A90C96"/>
    <w:rsid w:val="00A93291"/>
    <w:rsid w:val="00A95473"/>
    <w:rsid w:val="00A96A33"/>
    <w:rsid w:val="00A97611"/>
    <w:rsid w:val="00AA06C1"/>
    <w:rsid w:val="00AA140F"/>
    <w:rsid w:val="00AA16DB"/>
    <w:rsid w:val="00AA6192"/>
    <w:rsid w:val="00AB0CC0"/>
    <w:rsid w:val="00AB0F4B"/>
    <w:rsid w:val="00AB2560"/>
    <w:rsid w:val="00AB373E"/>
    <w:rsid w:val="00AB44E8"/>
    <w:rsid w:val="00AC45C0"/>
    <w:rsid w:val="00AC6DE4"/>
    <w:rsid w:val="00AD29A1"/>
    <w:rsid w:val="00AD5971"/>
    <w:rsid w:val="00AD5AE1"/>
    <w:rsid w:val="00AD5C12"/>
    <w:rsid w:val="00AE0583"/>
    <w:rsid w:val="00AE401F"/>
    <w:rsid w:val="00AF3113"/>
    <w:rsid w:val="00AF3C0C"/>
    <w:rsid w:val="00AF4CD4"/>
    <w:rsid w:val="00AF7581"/>
    <w:rsid w:val="00B003E3"/>
    <w:rsid w:val="00B004C3"/>
    <w:rsid w:val="00B00E7C"/>
    <w:rsid w:val="00B04A6A"/>
    <w:rsid w:val="00B05BE7"/>
    <w:rsid w:val="00B07907"/>
    <w:rsid w:val="00B10B43"/>
    <w:rsid w:val="00B11A0A"/>
    <w:rsid w:val="00B13C3E"/>
    <w:rsid w:val="00B16922"/>
    <w:rsid w:val="00B16D23"/>
    <w:rsid w:val="00B2049A"/>
    <w:rsid w:val="00B248F7"/>
    <w:rsid w:val="00B2748D"/>
    <w:rsid w:val="00B325DE"/>
    <w:rsid w:val="00B33BFE"/>
    <w:rsid w:val="00B33DC3"/>
    <w:rsid w:val="00B35BDB"/>
    <w:rsid w:val="00B37368"/>
    <w:rsid w:val="00B37E9D"/>
    <w:rsid w:val="00B4261A"/>
    <w:rsid w:val="00B4443F"/>
    <w:rsid w:val="00B503AE"/>
    <w:rsid w:val="00B5325E"/>
    <w:rsid w:val="00B53D65"/>
    <w:rsid w:val="00B55324"/>
    <w:rsid w:val="00B577F0"/>
    <w:rsid w:val="00B57B2B"/>
    <w:rsid w:val="00B616DA"/>
    <w:rsid w:val="00B62838"/>
    <w:rsid w:val="00B6305D"/>
    <w:rsid w:val="00B65F4D"/>
    <w:rsid w:val="00B70605"/>
    <w:rsid w:val="00B73A23"/>
    <w:rsid w:val="00B766B2"/>
    <w:rsid w:val="00B7678E"/>
    <w:rsid w:val="00B76D82"/>
    <w:rsid w:val="00B77627"/>
    <w:rsid w:val="00B81D5F"/>
    <w:rsid w:val="00B81D6C"/>
    <w:rsid w:val="00B8200C"/>
    <w:rsid w:val="00B92678"/>
    <w:rsid w:val="00B945D5"/>
    <w:rsid w:val="00B9463D"/>
    <w:rsid w:val="00B95C5C"/>
    <w:rsid w:val="00B95D52"/>
    <w:rsid w:val="00BA0D6C"/>
    <w:rsid w:val="00BA2820"/>
    <w:rsid w:val="00BA3734"/>
    <w:rsid w:val="00BA5C51"/>
    <w:rsid w:val="00BA66F3"/>
    <w:rsid w:val="00BB18BF"/>
    <w:rsid w:val="00BB2DD2"/>
    <w:rsid w:val="00BC0835"/>
    <w:rsid w:val="00BC11CC"/>
    <w:rsid w:val="00BC38D6"/>
    <w:rsid w:val="00BC5F9C"/>
    <w:rsid w:val="00BC6E05"/>
    <w:rsid w:val="00BD0CEB"/>
    <w:rsid w:val="00BD1609"/>
    <w:rsid w:val="00BD1BE9"/>
    <w:rsid w:val="00BD278D"/>
    <w:rsid w:val="00BD2A62"/>
    <w:rsid w:val="00BD6358"/>
    <w:rsid w:val="00BD6B78"/>
    <w:rsid w:val="00BD7521"/>
    <w:rsid w:val="00BD7634"/>
    <w:rsid w:val="00BE0719"/>
    <w:rsid w:val="00BE0DD1"/>
    <w:rsid w:val="00BE1D14"/>
    <w:rsid w:val="00BE2786"/>
    <w:rsid w:val="00BF2032"/>
    <w:rsid w:val="00BF396D"/>
    <w:rsid w:val="00BF47AD"/>
    <w:rsid w:val="00BF4D3E"/>
    <w:rsid w:val="00BF5C15"/>
    <w:rsid w:val="00BF6173"/>
    <w:rsid w:val="00BF6635"/>
    <w:rsid w:val="00C003E9"/>
    <w:rsid w:val="00C0100E"/>
    <w:rsid w:val="00C0730A"/>
    <w:rsid w:val="00C10FA1"/>
    <w:rsid w:val="00C12673"/>
    <w:rsid w:val="00C14C11"/>
    <w:rsid w:val="00C165BD"/>
    <w:rsid w:val="00C16D3E"/>
    <w:rsid w:val="00C21247"/>
    <w:rsid w:val="00C22331"/>
    <w:rsid w:val="00C26FF4"/>
    <w:rsid w:val="00C27142"/>
    <w:rsid w:val="00C275AA"/>
    <w:rsid w:val="00C27FF1"/>
    <w:rsid w:val="00C3325F"/>
    <w:rsid w:val="00C33422"/>
    <w:rsid w:val="00C3515F"/>
    <w:rsid w:val="00C36DE7"/>
    <w:rsid w:val="00C41625"/>
    <w:rsid w:val="00C43CB7"/>
    <w:rsid w:val="00C43ED7"/>
    <w:rsid w:val="00C472CB"/>
    <w:rsid w:val="00C53073"/>
    <w:rsid w:val="00C55FED"/>
    <w:rsid w:val="00C62CFE"/>
    <w:rsid w:val="00C63C81"/>
    <w:rsid w:val="00C63DF6"/>
    <w:rsid w:val="00C66971"/>
    <w:rsid w:val="00C66987"/>
    <w:rsid w:val="00C72197"/>
    <w:rsid w:val="00C8221B"/>
    <w:rsid w:val="00C829F8"/>
    <w:rsid w:val="00C844C8"/>
    <w:rsid w:val="00C917B5"/>
    <w:rsid w:val="00C92D99"/>
    <w:rsid w:val="00C96DE9"/>
    <w:rsid w:val="00CA02E7"/>
    <w:rsid w:val="00CA056C"/>
    <w:rsid w:val="00CA058A"/>
    <w:rsid w:val="00CA4C26"/>
    <w:rsid w:val="00CA55CB"/>
    <w:rsid w:val="00CA6AEE"/>
    <w:rsid w:val="00CA78FD"/>
    <w:rsid w:val="00CA7C84"/>
    <w:rsid w:val="00CB22C4"/>
    <w:rsid w:val="00CB5291"/>
    <w:rsid w:val="00CC3B1E"/>
    <w:rsid w:val="00CD0540"/>
    <w:rsid w:val="00CD7824"/>
    <w:rsid w:val="00CE3FAC"/>
    <w:rsid w:val="00CF0B69"/>
    <w:rsid w:val="00CF2A1F"/>
    <w:rsid w:val="00CF3942"/>
    <w:rsid w:val="00CF5FC0"/>
    <w:rsid w:val="00D02568"/>
    <w:rsid w:val="00D07A2B"/>
    <w:rsid w:val="00D07BC4"/>
    <w:rsid w:val="00D13650"/>
    <w:rsid w:val="00D163BB"/>
    <w:rsid w:val="00D2072A"/>
    <w:rsid w:val="00D3085C"/>
    <w:rsid w:val="00D3263F"/>
    <w:rsid w:val="00D417AF"/>
    <w:rsid w:val="00D4213B"/>
    <w:rsid w:val="00D446E6"/>
    <w:rsid w:val="00D46261"/>
    <w:rsid w:val="00D506A0"/>
    <w:rsid w:val="00D50A81"/>
    <w:rsid w:val="00D50DA8"/>
    <w:rsid w:val="00D52759"/>
    <w:rsid w:val="00D552E1"/>
    <w:rsid w:val="00D55C75"/>
    <w:rsid w:val="00D65011"/>
    <w:rsid w:val="00D71A17"/>
    <w:rsid w:val="00D72863"/>
    <w:rsid w:val="00D72928"/>
    <w:rsid w:val="00D73175"/>
    <w:rsid w:val="00D7628F"/>
    <w:rsid w:val="00D76331"/>
    <w:rsid w:val="00D77984"/>
    <w:rsid w:val="00D8091E"/>
    <w:rsid w:val="00D82873"/>
    <w:rsid w:val="00D83B66"/>
    <w:rsid w:val="00D84A31"/>
    <w:rsid w:val="00D87345"/>
    <w:rsid w:val="00D92460"/>
    <w:rsid w:val="00D928BB"/>
    <w:rsid w:val="00D92E31"/>
    <w:rsid w:val="00D93671"/>
    <w:rsid w:val="00D96131"/>
    <w:rsid w:val="00D96E09"/>
    <w:rsid w:val="00DA0755"/>
    <w:rsid w:val="00DA173F"/>
    <w:rsid w:val="00DA23CF"/>
    <w:rsid w:val="00DA2DCB"/>
    <w:rsid w:val="00DA4BA4"/>
    <w:rsid w:val="00DA6171"/>
    <w:rsid w:val="00DB04EB"/>
    <w:rsid w:val="00DB2DCA"/>
    <w:rsid w:val="00DB6496"/>
    <w:rsid w:val="00DB7E08"/>
    <w:rsid w:val="00DB7FF7"/>
    <w:rsid w:val="00DC30E5"/>
    <w:rsid w:val="00DC45C8"/>
    <w:rsid w:val="00DC4D88"/>
    <w:rsid w:val="00DD1149"/>
    <w:rsid w:val="00DD1C8E"/>
    <w:rsid w:val="00DD3816"/>
    <w:rsid w:val="00DD4DB5"/>
    <w:rsid w:val="00DD53A1"/>
    <w:rsid w:val="00DD5BCC"/>
    <w:rsid w:val="00DD5C85"/>
    <w:rsid w:val="00DD75AE"/>
    <w:rsid w:val="00DE336B"/>
    <w:rsid w:val="00DE3CDF"/>
    <w:rsid w:val="00DF325A"/>
    <w:rsid w:val="00DF4D6F"/>
    <w:rsid w:val="00DF4F29"/>
    <w:rsid w:val="00DF758D"/>
    <w:rsid w:val="00DF7B63"/>
    <w:rsid w:val="00E00F8E"/>
    <w:rsid w:val="00E0129A"/>
    <w:rsid w:val="00E01B66"/>
    <w:rsid w:val="00E076BA"/>
    <w:rsid w:val="00E16037"/>
    <w:rsid w:val="00E220DA"/>
    <w:rsid w:val="00E2439A"/>
    <w:rsid w:val="00E307AB"/>
    <w:rsid w:val="00E30D64"/>
    <w:rsid w:val="00E31801"/>
    <w:rsid w:val="00E33319"/>
    <w:rsid w:val="00E3335C"/>
    <w:rsid w:val="00E337D3"/>
    <w:rsid w:val="00E34CD1"/>
    <w:rsid w:val="00E35449"/>
    <w:rsid w:val="00E36477"/>
    <w:rsid w:val="00E40B45"/>
    <w:rsid w:val="00E44CC5"/>
    <w:rsid w:val="00E455DE"/>
    <w:rsid w:val="00E469C8"/>
    <w:rsid w:val="00E47A6E"/>
    <w:rsid w:val="00E51D33"/>
    <w:rsid w:val="00E55959"/>
    <w:rsid w:val="00E56DAA"/>
    <w:rsid w:val="00E62AD3"/>
    <w:rsid w:val="00E6372F"/>
    <w:rsid w:val="00E64A07"/>
    <w:rsid w:val="00E65AB6"/>
    <w:rsid w:val="00E6767C"/>
    <w:rsid w:val="00E67FE2"/>
    <w:rsid w:val="00E70D7D"/>
    <w:rsid w:val="00E71FC0"/>
    <w:rsid w:val="00E7344B"/>
    <w:rsid w:val="00E757D8"/>
    <w:rsid w:val="00E759B8"/>
    <w:rsid w:val="00E81C07"/>
    <w:rsid w:val="00E84C00"/>
    <w:rsid w:val="00E92B4D"/>
    <w:rsid w:val="00E93FC1"/>
    <w:rsid w:val="00E94D36"/>
    <w:rsid w:val="00E97762"/>
    <w:rsid w:val="00EA0AA2"/>
    <w:rsid w:val="00EA5E32"/>
    <w:rsid w:val="00EA6684"/>
    <w:rsid w:val="00EA73AA"/>
    <w:rsid w:val="00EB051C"/>
    <w:rsid w:val="00EB202E"/>
    <w:rsid w:val="00EB4F50"/>
    <w:rsid w:val="00EB5C72"/>
    <w:rsid w:val="00EB7338"/>
    <w:rsid w:val="00EB7C4A"/>
    <w:rsid w:val="00EC19DE"/>
    <w:rsid w:val="00EC2B3C"/>
    <w:rsid w:val="00EC5464"/>
    <w:rsid w:val="00EC5C7A"/>
    <w:rsid w:val="00EC6C21"/>
    <w:rsid w:val="00EC7151"/>
    <w:rsid w:val="00EC7562"/>
    <w:rsid w:val="00ED117A"/>
    <w:rsid w:val="00ED4A13"/>
    <w:rsid w:val="00ED601D"/>
    <w:rsid w:val="00ED7B1D"/>
    <w:rsid w:val="00EE1A5A"/>
    <w:rsid w:val="00EE1E24"/>
    <w:rsid w:val="00EE6C8A"/>
    <w:rsid w:val="00EF07FC"/>
    <w:rsid w:val="00EF2575"/>
    <w:rsid w:val="00EF4146"/>
    <w:rsid w:val="00EF46C6"/>
    <w:rsid w:val="00EF7953"/>
    <w:rsid w:val="00F009C7"/>
    <w:rsid w:val="00F00D9F"/>
    <w:rsid w:val="00F043C7"/>
    <w:rsid w:val="00F04EE1"/>
    <w:rsid w:val="00F05019"/>
    <w:rsid w:val="00F07E13"/>
    <w:rsid w:val="00F10CA8"/>
    <w:rsid w:val="00F14CE9"/>
    <w:rsid w:val="00F15214"/>
    <w:rsid w:val="00F158A5"/>
    <w:rsid w:val="00F17D89"/>
    <w:rsid w:val="00F22F00"/>
    <w:rsid w:val="00F243F8"/>
    <w:rsid w:val="00F25AD3"/>
    <w:rsid w:val="00F31029"/>
    <w:rsid w:val="00F33236"/>
    <w:rsid w:val="00F33A34"/>
    <w:rsid w:val="00F36794"/>
    <w:rsid w:val="00F36D31"/>
    <w:rsid w:val="00F406B4"/>
    <w:rsid w:val="00F41733"/>
    <w:rsid w:val="00F42F9F"/>
    <w:rsid w:val="00F45502"/>
    <w:rsid w:val="00F47388"/>
    <w:rsid w:val="00F52455"/>
    <w:rsid w:val="00F5532F"/>
    <w:rsid w:val="00F55355"/>
    <w:rsid w:val="00F557E9"/>
    <w:rsid w:val="00F56147"/>
    <w:rsid w:val="00F60BE0"/>
    <w:rsid w:val="00F62268"/>
    <w:rsid w:val="00F722BB"/>
    <w:rsid w:val="00F758C7"/>
    <w:rsid w:val="00F76A8B"/>
    <w:rsid w:val="00F77240"/>
    <w:rsid w:val="00F772CF"/>
    <w:rsid w:val="00F8380B"/>
    <w:rsid w:val="00F86F35"/>
    <w:rsid w:val="00F86FBB"/>
    <w:rsid w:val="00F87996"/>
    <w:rsid w:val="00F931B6"/>
    <w:rsid w:val="00F932E4"/>
    <w:rsid w:val="00F93E8F"/>
    <w:rsid w:val="00F95FDB"/>
    <w:rsid w:val="00F96D76"/>
    <w:rsid w:val="00FA06F7"/>
    <w:rsid w:val="00FA09A6"/>
    <w:rsid w:val="00FA145B"/>
    <w:rsid w:val="00FA2585"/>
    <w:rsid w:val="00FA3A4E"/>
    <w:rsid w:val="00FA459B"/>
    <w:rsid w:val="00FA59CD"/>
    <w:rsid w:val="00FA5C3E"/>
    <w:rsid w:val="00FA798A"/>
    <w:rsid w:val="00FA7A66"/>
    <w:rsid w:val="00FB1ACF"/>
    <w:rsid w:val="00FB35B6"/>
    <w:rsid w:val="00FB41E6"/>
    <w:rsid w:val="00FB5143"/>
    <w:rsid w:val="00FB6EA6"/>
    <w:rsid w:val="00FC0B79"/>
    <w:rsid w:val="00FC1660"/>
    <w:rsid w:val="00FC193E"/>
    <w:rsid w:val="00FC557C"/>
    <w:rsid w:val="00FD00D3"/>
    <w:rsid w:val="00FD29A9"/>
    <w:rsid w:val="00FD4E78"/>
    <w:rsid w:val="00FD5AC0"/>
    <w:rsid w:val="00FE3786"/>
    <w:rsid w:val="00FE45FE"/>
    <w:rsid w:val="00FE4E09"/>
    <w:rsid w:val="00FE67A9"/>
    <w:rsid w:val="00FE6D6C"/>
    <w:rsid w:val="00FF0775"/>
    <w:rsid w:val="00FF280F"/>
    <w:rsid w:val="00FF38A0"/>
    <w:rsid w:val="00FF55DA"/>
    <w:rsid w:val="013182FD"/>
    <w:rsid w:val="01FFC01F"/>
    <w:rsid w:val="02AECE2C"/>
    <w:rsid w:val="0443E0F2"/>
    <w:rsid w:val="0479206E"/>
    <w:rsid w:val="04C507C9"/>
    <w:rsid w:val="05474B25"/>
    <w:rsid w:val="05C7103B"/>
    <w:rsid w:val="0658FAD7"/>
    <w:rsid w:val="07BD0E71"/>
    <w:rsid w:val="086DD2B3"/>
    <w:rsid w:val="08F8683C"/>
    <w:rsid w:val="092D851A"/>
    <w:rsid w:val="0AEF852F"/>
    <w:rsid w:val="0BA63DBE"/>
    <w:rsid w:val="0D75D96F"/>
    <w:rsid w:val="0FAB618C"/>
    <w:rsid w:val="0FF748E7"/>
    <w:rsid w:val="1051DB63"/>
    <w:rsid w:val="1302B670"/>
    <w:rsid w:val="1307BDD6"/>
    <w:rsid w:val="14C98B1A"/>
    <w:rsid w:val="15810DF2"/>
    <w:rsid w:val="1592AE6B"/>
    <w:rsid w:val="165D3C1F"/>
    <w:rsid w:val="18843981"/>
    <w:rsid w:val="19134130"/>
    <w:rsid w:val="19394E46"/>
    <w:rsid w:val="1AEBC686"/>
    <w:rsid w:val="1C3B6D83"/>
    <w:rsid w:val="1CE4BA14"/>
    <w:rsid w:val="1D8B885F"/>
    <w:rsid w:val="1F108E43"/>
    <w:rsid w:val="1FB869DB"/>
    <w:rsid w:val="201408A9"/>
    <w:rsid w:val="205728FD"/>
    <w:rsid w:val="209D2C3E"/>
    <w:rsid w:val="20BC6B86"/>
    <w:rsid w:val="2127D432"/>
    <w:rsid w:val="218233DD"/>
    <w:rsid w:val="2183959E"/>
    <w:rsid w:val="21B09320"/>
    <w:rsid w:val="226E0A45"/>
    <w:rsid w:val="231D7CF9"/>
    <w:rsid w:val="246546A3"/>
    <w:rsid w:val="283607A9"/>
    <w:rsid w:val="28717D7B"/>
    <w:rsid w:val="29866589"/>
    <w:rsid w:val="29A14DB8"/>
    <w:rsid w:val="2B0F2478"/>
    <w:rsid w:val="2BE7999A"/>
    <w:rsid w:val="2C4A7E43"/>
    <w:rsid w:val="2CD29586"/>
    <w:rsid w:val="2CE11E09"/>
    <w:rsid w:val="2DC1C4F2"/>
    <w:rsid w:val="2DF9AEEF"/>
    <w:rsid w:val="3331FCF9"/>
    <w:rsid w:val="3455B2C6"/>
    <w:rsid w:val="34B54CA8"/>
    <w:rsid w:val="34FADB0F"/>
    <w:rsid w:val="352F6075"/>
    <w:rsid w:val="380C9159"/>
    <w:rsid w:val="3833DD92"/>
    <w:rsid w:val="38857636"/>
    <w:rsid w:val="38D323F9"/>
    <w:rsid w:val="38EF4B4B"/>
    <w:rsid w:val="3A23B4AA"/>
    <w:rsid w:val="3A8DEE66"/>
    <w:rsid w:val="3AE9185A"/>
    <w:rsid w:val="3C329839"/>
    <w:rsid w:val="3C373AF8"/>
    <w:rsid w:val="409000D6"/>
    <w:rsid w:val="41229555"/>
    <w:rsid w:val="4262A44A"/>
    <w:rsid w:val="43403438"/>
    <w:rsid w:val="449DCC40"/>
    <w:rsid w:val="45291AE4"/>
    <w:rsid w:val="466F9300"/>
    <w:rsid w:val="469C804F"/>
    <w:rsid w:val="4C645C10"/>
    <w:rsid w:val="4CB820BE"/>
    <w:rsid w:val="4DB24BDD"/>
    <w:rsid w:val="4E79011B"/>
    <w:rsid w:val="4EEB6A66"/>
    <w:rsid w:val="4F7D02C6"/>
    <w:rsid w:val="4FDEB87F"/>
    <w:rsid w:val="5006368E"/>
    <w:rsid w:val="51017132"/>
    <w:rsid w:val="522CAEE3"/>
    <w:rsid w:val="54BAE076"/>
    <w:rsid w:val="54D89B5F"/>
    <w:rsid w:val="55436C93"/>
    <w:rsid w:val="580762AF"/>
    <w:rsid w:val="58453661"/>
    <w:rsid w:val="587BA4CD"/>
    <w:rsid w:val="59D8E766"/>
    <w:rsid w:val="5C61EEF5"/>
    <w:rsid w:val="5D73D178"/>
    <w:rsid w:val="5E964822"/>
    <w:rsid w:val="5F5CB824"/>
    <w:rsid w:val="616B69DD"/>
    <w:rsid w:val="6295DD45"/>
    <w:rsid w:val="63EB97FA"/>
    <w:rsid w:val="651BBCAB"/>
    <w:rsid w:val="65409AD1"/>
    <w:rsid w:val="65891E90"/>
    <w:rsid w:val="65DB6F12"/>
    <w:rsid w:val="663D4769"/>
    <w:rsid w:val="66924A3F"/>
    <w:rsid w:val="694E85A6"/>
    <w:rsid w:val="6A244AAC"/>
    <w:rsid w:val="6A722B40"/>
    <w:rsid w:val="6AFC191E"/>
    <w:rsid w:val="6B759573"/>
    <w:rsid w:val="6C220397"/>
    <w:rsid w:val="6C2B2F45"/>
    <w:rsid w:val="6D98A063"/>
    <w:rsid w:val="6E7BAFC4"/>
    <w:rsid w:val="6E9353C2"/>
    <w:rsid w:val="6F71DFCF"/>
    <w:rsid w:val="6F98A6FB"/>
    <w:rsid w:val="70A39912"/>
    <w:rsid w:val="725E534C"/>
    <w:rsid w:val="728967C8"/>
    <w:rsid w:val="73584C95"/>
    <w:rsid w:val="74538739"/>
    <w:rsid w:val="75FF31AB"/>
    <w:rsid w:val="77667CA6"/>
    <w:rsid w:val="776D6D12"/>
    <w:rsid w:val="77EDD9D3"/>
    <w:rsid w:val="782BE056"/>
    <w:rsid w:val="79EF6197"/>
    <w:rsid w:val="7D270259"/>
    <w:rsid w:val="7DD5BE2A"/>
    <w:rsid w:val="7E8D1E64"/>
    <w:rsid w:val="7E9F4FBF"/>
    <w:rsid w:val="7FAD14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90F92F4"/>
  <w15:chartTrackingRefBased/>
  <w15:docId w15:val="{5CCAA920-1401-40D2-A764-928104F269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a-DK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90316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F60BE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70464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rdskrifttypeiafsnit">
    <w:name w:val="Default Paragraph Font"/>
    <w:uiPriority w:val="1"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styleId="Ingenafstand">
    <w:name w:val="No Spacing"/>
    <w:link w:val="IngenafstandTegn"/>
    <w:uiPriority w:val="1"/>
    <w:qFormat/>
    <w:rsid w:val="005F7C5D"/>
    <w:pPr>
      <w:spacing w:after="0" w:line="240" w:lineRule="auto"/>
    </w:pPr>
    <w:rPr>
      <w:rFonts w:eastAsiaTheme="minorEastAsia"/>
      <w:kern w:val="0"/>
      <w:lang w:eastAsia="da-DK"/>
      <w14:ligatures w14:val="none"/>
    </w:rPr>
  </w:style>
  <w:style w:type="character" w:customStyle="1" w:styleId="IngenafstandTegn">
    <w:name w:val="Ingen afstand Tegn"/>
    <w:basedOn w:val="Standardskrifttypeiafsnit"/>
    <w:link w:val="Ingenafstand"/>
    <w:uiPriority w:val="1"/>
    <w:rsid w:val="005F7C5D"/>
    <w:rPr>
      <w:rFonts w:eastAsiaTheme="minorEastAsia"/>
      <w:kern w:val="0"/>
      <w:lang w:eastAsia="da-DK"/>
      <w14:ligatures w14:val="none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90316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">
    <w:name w:val="TOC Heading"/>
    <w:basedOn w:val="Overskrift1"/>
    <w:next w:val="Normal"/>
    <w:uiPriority w:val="39"/>
    <w:unhideWhenUsed/>
    <w:qFormat/>
    <w:rsid w:val="00903164"/>
    <w:pPr>
      <w:outlineLvl w:val="9"/>
    </w:pPr>
    <w:rPr>
      <w:kern w:val="0"/>
      <w:lang w:eastAsia="da-DK"/>
      <w14:ligatures w14:val="none"/>
    </w:rPr>
  </w:style>
  <w:style w:type="paragraph" w:styleId="Indholdsfortegnelse1">
    <w:name w:val="toc 1"/>
    <w:basedOn w:val="Normal"/>
    <w:next w:val="Normal"/>
    <w:autoRedefine/>
    <w:uiPriority w:val="39"/>
    <w:unhideWhenUsed/>
    <w:rsid w:val="00903164"/>
    <w:pPr>
      <w:spacing w:after="100"/>
    </w:pPr>
  </w:style>
  <w:style w:type="character" w:styleId="Hyperlink">
    <w:name w:val="Hyperlink"/>
    <w:basedOn w:val="Standardskrifttypeiafsnit"/>
    <w:uiPriority w:val="99"/>
    <w:unhideWhenUsed/>
    <w:rsid w:val="00903164"/>
    <w:rPr>
      <w:color w:val="0563C1" w:themeColor="hyperlink"/>
      <w:u w:val="single"/>
    </w:rPr>
  </w:style>
  <w:style w:type="paragraph" w:styleId="Sidehoved">
    <w:name w:val="header"/>
    <w:basedOn w:val="Normal"/>
    <w:link w:val="SidehovedTegn"/>
    <w:uiPriority w:val="99"/>
    <w:unhideWhenUsed/>
    <w:rsid w:val="00D96E0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D96E09"/>
  </w:style>
  <w:style w:type="paragraph" w:styleId="Sidefod">
    <w:name w:val="footer"/>
    <w:basedOn w:val="Normal"/>
    <w:link w:val="SidefodTegn"/>
    <w:uiPriority w:val="99"/>
    <w:unhideWhenUsed/>
    <w:rsid w:val="00D96E09"/>
    <w:pPr>
      <w:tabs>
        <w:tab w:val="center" w:pos="4819"/>
        <w:tab w:val="right" w:pos="9638"/>
      </w:tabs>
      <w:spacing w:after="0"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D96E09"/>
  </w:style>
  <w:style w:type="table" w:styleId="Tabel-Gitter">
    <w:name w:val="Table Grid"/>
    <w:basedOn w:val="Tabel-Normal"/>
    <w:uiPriority w:val="59"/>
    <w:rsid w:val="005A325C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isteafsnit">
    <w:name w:val="List Paragraph"/>
    <w:basedOn w:val="Normal"/>
    <w:uiPriority w:val="34"/>
    <w:qFormat/>
    <w:rsid w:val="001E49C4"/>
    <w:pPr>
      <w:ind w:left="720"/>
      <w:contextualSpacing/>
    </w:pPr>
  </w:style>
  <w:style w:type="paragraph" w:styleId="Billedtekst">
    <w:name w:val="caption"/>
    <w:basedOn w:val="Normal"/>
    <w:next w:val="Normal"/>
    <w:uiPriority w:val="35"/>
    <w:unhideWhenUsed/>
    <w:qFormat/>
    <w:rsid w:val="008077D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Fremhv">
    <w:name w:val="Emphasis"/>
    <w:basedOn w:val="Standardskrifttypeiafsnit"/>
    <w:uiPriority w:val="20"/>
    <w:qFormat/>
    <w:rsid w:val="0058630A"/>
    <w:rPr>
      <w:i/>
      <w:iCs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F60BE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Indholdsfortegnelse2">
    <w:name w:val="toc 2"/>
    <w:basedOn w:val="Normal"/>
    <w:next w:val="Normal"/>
    <w:autoRedefine/>
    <w:uiPriority w:val="39"/>
    <w:unhideWhenUsed/>
    <w:rsid w:val="00A97611"/>
    <w:pPr>
      <w:spacing w:after="100"/>
      <w:ind w:left="220"/>
    </w:pPr>
  </w:style>
  <w:style w:type="character" w:styleId="Kommentarhenvisning">
    <w:name w:val="annotation reference"/>
    <w:basedOn w:val="Standardskrifttypeiafsnit"/>
    <w:uiPriority w:val="99"/>
    <w:semiHidden/>
    <w:unhideWhenUsed/>
    <w:rsid w:val="0038186F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38186F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38186F"/>
    <w:rPr>
      <w:sz w:val="20"/>
      <w:szCs w:val="20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38186F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38186F"/>
    <w:rPr>
      <w:b/>
      <w:bCs/>
      <w:sz w:val="20"/>
      <w:szCs w:val="20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70464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Indholdsfortegnelse3">
    <w:name w:val="toc 3"/>
    <w:basedOn w:val="Normal"/>
    <w:next w:val="Normal"/>
    <w:autoRedefine/>
    <w:uiPriority w:val="39"/>
    <w:unhideWhenUsed/>
    <w:rsid w:val="001F645B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hyperlink" Target="https://www.dst.dk/ext/53425109559/0/serviceit/Liste-med-besoegstal-for-statslige-og-statsanerkendte-museer-(2022)--xlsx" TargetMode="External"/><Relationship Id="rId1" Type="http://schemas.openxmlformats.org/officeDocument/2006/relationships/hyperlink" Target="https://www.dst.dk/da/Statistik/emner/kultur-og-fritid/museer-og-zoologiske-haver/museer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eader" Target="header2.xml"/><Relationship Id="rId18" Type="http://schemas.openxmlformats.org/officeDocument/2006/relationships/image" Target="media/image1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5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image" Target="media/image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openxmlformats.org/officeDocument/2006/relationships/image" Target="media/image7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image" Target="media/image6.png"/><Relationship Id="rId28" Type="http://schemas.openxmlformats.org/officeDocument/2006/relationships/theme" Target="theme/theme1.xml"/><Relationship Id="rId10" Type="http://schemas.microsoft.com/office/2016/09/relationships/commentsIds" Target="commentsIds.xml"/><Relationship Id="rId19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footer" Target="footer1.xml"/><Relationship Id="rId22" Type="http://schemas.openxmlformats.org/officeDocument/2006/relationships/image" Target="media/image5.png"/><Relationship Id="rId27" Type="http://schemas.microsoft.com/office/2011/relationships/people" Target="peop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1B2B21-7782-447C-8059-DE4461ED69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1</TotalTime>
  <Pages>1</Pages>
  <Words>1865</Words>
  <Characters>11381</Characters>
  <Application>Microsoft Office Word</Application>
  <DocSecurity>4</DocSecurity>
  <Lines>94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20</CharactersWithSpaces>
  <SharedDoc>false</SharedDoc>
  <HLinks>
    <vt:vector size="84" baseType="variant">
      <vt:variant>
        <vt:i4>1703994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51984259</vt:lpwstr>
      </vt:variant>
      <vt:variant>
        <vt:i4>1703994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51984258</vt:lpwstr>
      </vt:variant>
      <vt:variant>
        <vt:i4>170399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51984257</vt:lpwstr>
      </vt:variant>
      <vt:variant>
        <vt:i4>170399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51984256</vt:lpwstr>
      </vt:variant>
      <vt:variant>
        <vt:i4>170399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51984255</vt:lpwstr>
      </vt:variant>
      <vt:variant>
        <vt:i4>170399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51984254</vt:lpwstr>
      </vt:variant>
      <vt:variant>
        <vt:i4>1703994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51984253</vt:lpwstr>
      </vt:variant>
      <vt:variant>
        <vt:i4>170399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51984252</vt:lpwstr>
      </vt:variant>
      <vt:variant>
        <vt:i4>170399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51984251</vt:lpwstr>
      </vt:variant>
      <vt:variant>
        <vt:i4>170399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51984250</vt:lpwstr>
      </vt:variant>
      <vt:variant>
        <vt:i4>1769530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51984249</vt:lpwstr>
      </vt:variant>
      <vt:variant>
        <vt:i4>1769530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51984248</vt:lpwstr>
      </vt:variant>
      <vt:variant>
        <vt:i4>4849734</vt:i4>
      </vt:variant>
      <vt:variant>
        <vt:i4>3</vt:i4>
      </vt:variant>
      <vt:variant>
        <vt:i4>0</vt:i4>
      </vt:variant>
      <vt:variant>
        <vt:i4>5</vt:i4>
      </vt:variant>
      <vt:variant>
        <vt:lpwstr>https://www.dst.dk/ext/53425109559/0/serviceit/Liste-med-besoegstal-for-statslige-og-statsanerkendte-museer-(2022)--xlsx</vt:lpwstr>
      </vt:variant>
      <vt:variant>
        <vt:lpwstr/>
      </vt:variant>
      <vt:variant>
        <vt:i4>5832787</vt:i4>
      </vt:variant>
      <vt:variant>
        <vt:i4>0</vt:i4>
      </vt:variant>
      <vt:variant>
        <vt:i4>0</vt:i4>
      </vt:variant>
      <vt:variant>
        <vt:i4>5</vt:i4>
      </vt:variant>
      <vt:variant>
        <vt:lpwstr>https://www.dst.dk/da/Statistik/emner/kultur-og-fritid/museer-og-zoologiske-haver/musee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gypten – besat af Livet</dc:title>
  <dc:subject>- en Moesgaard Museum specialudstilling, 2023-2024</dc:subject>
  <dc:creator>Charlotte Xenia</dc:creator>
  <cp:keywords/>
  <dc:description/>
  <cp:lastModifiedBy>Charlotte Xenia</cp:lastModifiedBy>
  <cp:revision>501</cp:revision>
  <dcterms:created xsi:type="dcterms:W3CDTF">2023-11-22T04:43:00Z</dcterms:created>
  <dcterms:modified xsi:type="dcterms:W3CDTF">2023-11-28T08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FQrdCjRG"/&gt;&lt;style id="http://www.zotero.org/styles/anglia-ruskin-erhvervsakademi-aarhus" locale="da-DK" hasBibliography="1" bibliographyStyleHasBeenSet="0"/&gt;&lt;prefs&gt;&lt;pref name="fieldType" value="F</vt:lpwstr>
  </property>
  <property fmtid="{D5CDD505-2E9C-101B-9397-08002B2CF9AE}" pid="3" name="ZOTERO_PREF_2">
    <vt:lpwstr>ield"/&gt;&lt;pref name="automaticJournalAbbreviations" value="true"/&gt;&lt;/prefs&gt;&lt;/data&gt;</vt:lpwstr>
  </property>
</Properties>
</file>